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DC752" w14:textId="5A52B731" w:rsidR="00E53368" w:rsidRDefault="002E4B3F" w:rsidP="00E53368">
      <w:pPr>
        <w:spacing w:line="360" w:lineRule="auto"/>
        <w:jc w:val="center"/>
        <w:rPr>
          <w:sz w:val="28"/>
        </w:rPr>
      </w:pPr>
      <w:bookmarkStart w:id="0" w:name="_Toc19451061"/>
      <w:bookmarkStart w:id="1" w:name="_Toc19451111"/>
      <w:r w:rsidRPr="005711B0">
        <w:rPr>
          <w:noProof/>
        </w:rPr>
        <w:drawing>
          <wp:inline distT="0" distB="0" distL="0" distR="0" wp14:anchorId="395AAA9A" wp14:editId="756D8C27">
            <wp:extent cx="1771650" cy="504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14:paraId="5594809C" w14:textId="77777777" w:rsidR="00E53368" w:rsidRPr="00CD2BCF" w:rsidRDefault="00E53368" w:rsidP="00E53368">
      <w:pPr>
        <w:spacing w:line="360" w:lineRule="auto"/>
        <w:jc w:val="center"/>
        <w:rPr>
          <w:sz w:val="28"/>
          <w:szCs w:val="28"/>
        </w:rPr>
      </w:pPr>
      <w:r w:rsidRPr="000F5462">
        <w:rPr>
          <w:sz w:val="28"/>
        </w:rPr>
        <w:t>VILNIA</w:t>
      </w:r>
      <w:r w:rsidRPr="00CD2BCF">
        <w:rPr>
          <w:sz w:val="28"/>
          <w:szCs w:val="28"/>
        </w:rPr>
        <w:t>US GEDIMINO TECHNIKOS UNIVERSITETAS</w:t>
      </w:r>
    </w:p>
    <w:p w14:paraId="3D16C91F" w14:textId="77777777" w:rsidR="00E53368" w:rsidRPr="00CD2BCF" w:rsidRDefault="00E53368" w:rsidP="00E53368">
      <w:pPr>
        <w:spacing w:line="360" w:lineRule="auto"/>
        <w:jc w:val="center"/>
        <w:rPr>
          <w:b/>
          <w:i/>
          <w:iCs/>
          <w:caps/>
        </w:rPr>
      </w:pPr>
      <w:r w:rsidRPr="00CD2BCF">
        <w:rPr>
          <w:caps/>
        </w:rPr>
        <w:t>verslo vadybos fakultetas</w:t>
      </w:r>
    </w:p>
    <w:p w14:paraId="2E2E8C0B"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4ABF5D69" w14:textId="77777777" w:rsidR="00E53368" w:rsidRDefault="00E53368" w:rsidP="00E53368">
      <w:pPr>
        <w:spacing w:line="360" w:lineRule="auto"/>
        <w:jc w:val="center"/>
      </w:pPr>
    </w:p>
    <w:p w14:paraId="2A6F4FB3" w14:textId="77777777" w:rsidR="00E53368" w:rsidRDefault="00E53368" w:rsidP="00E53368">
      <w:pPr>
        <w:spacing w:line="360" w:lineRule="auto"/>
        <w:jc w:val="center"/>
      </w:pPr>
    </w:p>
    <w:p w14:paraId="0B51559B" w14:textId="77777777" w:rsidR="00E53368" w:rsidRDefault="00E53368" w:rsidP="00E53368">
      <w:pPr>
        <w:spacing w:line="360" w:lineRule="auto"/>
        <w:jc w:val="center"/>
      </w:pPr>
    </w:p>
    <w:p w14:paraId="4A4DCB0A" w14:textId="77777777" w:rsidR="00E53368" w:rsidRDefault="00E53368" w:rsidP="00E53368">
      <w:pPr>
        <w:spacing w:line="360" w:lineRule="auto"/>
        <w:jc w:val="center"/>
      </w:pPr>
    </w:p>
    <w:p w14:paraId="25730D29" w14:textId="77777777" w:rsidR="00E53368" w:rsidRDefault="00E53368" w:rsidP="00E53368">
      <w:pPr>
        <w:spacing w:line="360" w:lineRule="auto"/>
        <w:jc w:val="center"/>
      </w:pPr>
    </w:p>
    <w:p w14:paraId="49CC9F28" w14:textId="77777777" w:rsidR="00E53368" w:rsidRPr="00B7597B" w:rsidRDefault="00E53368" w:rsidP="00E53368">
      <w:pPr>
        <w:spacing w:line="360" w:lineRule="auto"/>
        <w:jc w:val="center"/>
        <w:rPr>
          <w:color w:val="FF0000"/>
          <w:sz w:val="28"/>
          <w:szCs w:val="28"/>
        </w:rPr>
      </w:pPr>
      <w:r w:rsidRPr="00B7597B">
        <w:rPr>
          <w:color w:val="FF0000"/>
          <w:sz w:val="28"/>
          <w:szCs w:val="28"/>
        </w:rPr>
        <w:t>Studento vardas, pavardė</w:t>
      </w:r>
    </w:p>
    <w:p w14:paraId="4A02A363" w14:textId="77777777" w:rsidR="00E53368" w:rsidRDefault="00E53368" w:rsidP="00E53368">
      <w:pPr>
        <w:spacing w:line="360" w:lineRule="auto"/>
        <w:jc w:val="center"/>
      </w:pPr>
    </w:p>
    <w:p w14:paraId="6242EF58" w14:textId="77777777" w:rsidR="00E53368" w:rsidRPr="00B7597B" w:rsidRDefault="00E53368" w:rsidP="00E53368">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3CE4EFC4" w14:textId="77777777" w:rsidR="00E53368" w:rsidRPr="00B7597B" w:rsidRDefault="00E53368" w:rsidP="00E53368">
      <w:pPr>
        <w:jc w:val="center"/>
        <w:rPr>
          <w:b/>
          <w:color w:val="FF0000"/>
          <w:sz w:val="28"/>
          <w:szCs w:val="28"/>
        </w:rPr>
      </w:pPr>
    </w:p>
    <w:p w14:paraId="35CF0227" w14:textId="77777777" w:rsidR="00E53368" w:rsidRPr="00B7597B" w:rsidRDefault="00E53368" w:rsidP="00E53368">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619264BD" w14:textId="77777777" w:rsidR="00E53368" w:rsidRDefault="00E53368" w:rsidP="00E53368">
      <w:pPr>
        <w:jc w:val="center"/>
      </w:pPr>
    </w:p>
    <w:p w14:paraId="482F86F1" w14:textId="77777777" w:rsidR="00E53368" w:rsidRDefault="00E53368" w:rsidP="00E53368">
      <w:pPr>
        <w:jc w:val="center"/>
      </w:pPr>
    </w:p>
    <w:p w14:paraId="6258B50C" w14:textId="77777777" w:rsidR="00E53368" w:rsidRPr="00363F2A" w:rsidRDefault="00E53368" w:rsidP="00E53368">
      <w:pPr>
        <w:jc w:val="center"/>
        <w:rPr>
          <w:i/>
          <w:iCs/>
          <w:sz w:val="28"/>
          <w:szCs w:val="28"/>
          <w:vertAlign w:val="superscript"/>
        </w:rPr>
      </w:pPr>
      <w:r w:rsidRPr="00363F2A">
        <w:rPr>
          <w:sz w:val="28"/>
          <w:szCs w:val="28"/>
        </w:rPr>
        <w:t>Baigiamasis bakalauro darbas</w:t>
      </w:r>
    </w:p>
    <w:p w14:paraId="002683FA" w14:textId="77777777" w:rsidR="00E53368" w:rsidRPr="00A5595E" w:rsidRDefault="00E53368" w:rsidP="00E53368">
      <w:pPr>
        <w:spacing w:line="360" w:lineRule="auto"/>
        <w:jc w:val="center"/>
        <w:rPr>
          <w:color w:val="FF0000"/>
        </w:rPr>
      </w:pPr>
    </w:p>
    <w:p w14:paraId="60A1AF89" w14:textId="1F8C4033" w:rsidR="00E53368" w:rsidRDefault="00642A9A" w:rsidP="00E53368">
      <w:pPr>
        <w:spacing w:line="360" w:lineRule="auto"/>
        <w:jc w:val="center"/>
        <w:rPr>
          <w:rStyle w:val="Strong"/>
          <w:b w:val="0"/>
          <w:color w:val="000000"/>
        </w:rPr>
      </w:pPr>
      <w:r>
        <w:t>XXXXXXXXXXXXXXXXXXXXX</w:t>
      </w:r>
      <w:r w:rsidR="00E53368" w:rsidRPr="00D6632D">
        <w:t xml:space="preserve"> programa, valstybinis kodas</w:t>
      </w:r>
      <w:r w:rsidR="00E53368">
        <w:t xml:space="preserve"> </w:t>
      </w:r>
      <w:r>
        <w:rPr>
          <w:rStyle w:val="Strong"/>
          <w:b w:val="0"/>
          <w:color w:val="000000"/>
        </w:rPr>
        <w:t>XXXXXXXXXXXXXX</w:t>
      </w:r>
    </w:p>
    <w:p w14:paraId="35D810EF" w14:textId="5B8BD03C" w:rsidR="00E53368" w:rsidRPr="00D6632D" w:rsidRDefault="00642A9A" w:rsidP="00E53368">
      <w:pPr>
        <w:spacing w:line="360" w:lineRule="auto"/>
        <w:jc w:val="center"/>
        <w:rPr>
          <w:i/>
          <w:iCs/>
        </w:rPr>
      </w:pPr>
      <w:r>
        <w:rPr>
          <w:rStyle w:val="Strong"/>
          <w:b w:val="0"/>
          <w:color w:val="000000"/>
        </w:rPr>
        <w:t>XXXXXXXXXXXXX</w:t>
      </w:r>
      <w:r w:rsidR="00E53368">
        <w:rPr>
          <w:rStyle w:val="Strong"/>
          <w:b w:val="0"/>
          <w:color w:val="000000"/>
        </w:rPr>
        <w:t xml:space="preserve"> specializacija</w:t>
      </w:r>
      <w:r>
        <w:rPr>
          <w:rStyle w:val="Strong"/>
          <w:b w:val="0"/>
          <w:color w:val="000000"/>
        </w:rPr>
        <w:t xml:space="preserve"> (jeigu yra)</w:t>
      </w:r>
    </w:p>
    <w:p w14:paraId="3D0E73D8" w14:textId="18B39FB0" w:rsidR="00E53368" w:rsidRPr="00D6632D" w:rsidRDefault="00642A9A" w:rsidP="00E53368">
      <w:pPr>
        <w:spacing w:line="360" w:lineRule="auto"/>
        <w:jc w:val="center"/>
        <w:rPr>
          <w:i/>
          <w:iCs/>
          <w:vertAlign w:val="superscript"/>
        </w:rPr>
      </w:pPr>
      <w:r>
        <w:rPr>
          <w:color w:val="000000"/>
        </w:rPr>
        <w:t>XXXXXXXXXXXXXX</w:t>
      </w:r>
      <w:r w:rsidR="00E53368" w:rsidRPr="009E0A6E">
        <w:t xml:space="preserve"> </w:t>
      </w:r>
      <w:r w:rsidR="00E53368" w:rsidRPr="00D6632D">
        <w:t>studijų kryptis</w:t>
      </w:r>
    </w:p>
    <w:p w14:paraId="6E7F0932" w14:textId="77777777" w:rsidR="00E53368" w:rsidRDefault="00E53368" w:rsidP="00E53368">
      <w:pPr>
        <w:spacing w:line="360" w:lineRule="auto"/>
        <w:jc w:val="center"/>
      </w:pPr>
    </w:p>
    <w:p w14:paraId="1A90BA4D" w14:textId="77777777" w:rsidR="00E53368" w:rsidRDefault="00E53368" w:rsidP="00E53368">
      <w:pPr>
        <w:spacing w:line="360" w:lineRule="auto"/>
        <w:jc w:val="center"/>
      </w:pPr>
    </w:p>
    <w:p w14:paraId="3D47EE78" w14:textId="77777777" w:rsidR="00E53368" w:rsidRDefault="00E53368" w:rsidP="00E53368">
      <w:pPr>
        <w:spacing w:line="360" w:lineRule="auto"/>
        <w:jc w:val="center"/>
      </w:pPr>
    </w:p>
    <w:p w14:paraId="0B944AE9" w14:textId="77777777" w:rsidR="00E53368" w:rsidRDefault="00E53368" w:rsidP="00E53368">
      <w:pPr>
        <w:spacing w:line="360" w:lineRule="auto"/>
        <w:jc w:val="center"/>
      </w:pPr>
    </w:p>
    <w:p w14:paraId="530A93E7" w14:textId="77777777" w:rsidR="00E53368" w:rsidRDefault="00E53368" w:rsidP="00E53368">
      <w:pPr>
        <w:spacing w:line="360" w:lineRule="auto"/>
        <w:jc w:val="center"/>
        <w:rPr>
          <w:i/>
          <w:iCs/>
        </w:rPr>
      </w:pPr>
    </w:p>
    <w:p w14:paraId="57D8D4CA" w14:textId="77777777" w:rsidR="00E53368" w:rsidRDefault="00E53368" w:rsidP="00E53368">
      <w:pPr>
        <w:spacing w:line="360" w:lineRule="auto"/>
        <w:jc w:val="center"/>
      </w:pPr>
    </w:p>
    <w:p w14:paraId="34683B5A" w14:textId="77777777" w:rsidR="00E53368" w:rsidRDefault="00E53368" w:rsidP="00E53368">
      <w:pPr>
        <w:spacing w:line="360" w:lineRule="auto"/>
        <w:jc w:val="center"/>
        <w:rPr>
          <w:sz w:val="20"/>
        </w:rPr>
      </w:pPr>
    </w:p>
    <w:p w14:paraId="1DB9A9BD" w14:textId="77777777" w:rsidR="00E53368" w:rsidRDefault="00E53368" w:rsidP="00E53368">
      <w:pPr>
        <w:spacing w:line="360" w:lineRule="auto"/>
        <w:jc w:val="center"/>
      </w:pPr>
    </w:p>
    <w:p w14:paraId="76B17A6B" w14:textId="77777777" w:rsidR="00E53368" w:rsidRDefault="00E53368" w:rsidP="00E53368">
      <w:pPr>
        <w:spacing w:line="360" w:lineRule="auto"/>
        <w:jc w:val="center"/>
      </w:pPr>
    </w:p>
    <w:p w14:paraId="11B25502" w14:textId="77777777" w:rsidR="00E53368" w:rsidRDefault="00E53368" w:rsidP="00E53368">
      <w:pPr>
        <w:spacing w:line="360" w:lineRule="auto"/>
        <w:jc w:val="center"/>
      </w:pPr>
    </w:p>
    <w:p w14:paraId="0173E40E" w14:textId="77777777" w:rsidR="00E53368" w:rsidRDefault="00E53368" w:rsidP="00E53368">
      <w:pPr>
        <w:spacing w:line="360" w:lineRule="auto"/>
        <w:jc w:val="center"/>
      </w:pPr>
    </w:p>
    <w:p w14:paraId="560094A6" w14:textId="77777777" w:rsidR="00E53368" w:rsidRDefault="00E53368" w:rsidP="00E53368">
      <w:pPr>
        <w:spacing w:line="360" w:lineRule="auto"/>
        <w:jc w:val="center"/>
      </w:pPr>
    </w:p>
    <w:p w14:paraId="6F537A8C" w14:textId="77777777" w:rsidR="00E53368" w:rsidRDefault="00E53368" w:rsidP="00E53368">
      <w:pPr>
        <w:jc w:val="center"/>
      </w:pPr>
      <w:r>
        <w:t>Vilnius, 20XX</w:t>
      </w:r>
    </w:p>
    <w:p w14:paraId="709134C8" w14:textId="77777777" w:rsidR="00E53368" w:rsidRPr="00F4050E" w:rsidRDefault="00E53368" w:rsidP="00E53368">
      <w:pPr>
        <w:jc w:val="center"/>
        <w:rPr>
          <w:sz w:val="28"/>
          <w:szCs w:val="28"/>
        </w:rPr>
      </w:pPr>
      <w:r>
        <w:br w:type="page"/>
      </w:r>
      <w:r w:rsidRPr="00F4050E">
        <w:rPr>
          <w:sz w:val="28"/>
          <w:szCs w:val="28"/>
        </w:rPr>
        <w:lastRenderedPageBreak/>
        <w:t>VILNIAUS GEDIMINO TECHNIKOS UNIVERSITETAS</w:t>
      </w:r>
    </w:p>
    <w:p w14:paraId="0DA2DA77" w14:textId="77777777" w:rsidR="00E53368" w:rsidRPr="005404EE" w:rsidRDefault="00E53368" w:rsidP="00E53368">
      <w:pPr>
        <w:spacing w:line="360" w:lineRule="auto"/>
        <w:jc w:val="center"/>
        <w:rPr>
          <w:i/>
          <w:iCs/>
          <w:caps/>
        </w:rPr>
      </w:pPr>
      <w:r>
        <w:rPr>
          <w:caps/>
        </w:rPr>
        <w:t xml:space="preserve">Verslo vadybos </w:t>
      </w:r>
      <w:r w:rsidRPr="005404EE">
        <w:rPr>
          <w:caps/>
        </w:rPr>
        <w:t>fakultetas</w:t>
      </w:r>
    </w:p>
    <w:p w14:paraId="3BA3B9CF"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131C04FB" w14:textId="77777777" w:rsidR="00E53368" w:rsidRDefault="00E53368" w:rsidP="00E53368">
      <w:pPr>
        <w:spacing w:line="360" w:lineRule="auto"/>
        <w:jc w:val="center"/>
      </w:pPr>
    </w:p>
    <w:p w14:paraId="34F7CF4D" w14:textId="77777777" w:rsidR="00E53368" w:rsidRDefault="00E53368" w:rsidP="00E53368">
      <w:pPr>
        <w:jc w:val="center"/>
      </w:pPr>
      <w:r>
        <w:t xml:space="preserve">                                                                                                   TVIRTINU</w:t>
      </w:r>
    </w:p>
    <w:p w14:paraId="21D886B4" w14:textId="77777777" w:rsidR="00E53368" w:rsidRDefault="00E53368" w:rsidP="00E53368">
      <w:pPr>
        <w:jc w:val="center"/>
      </w:pPr>
      <w:r>
        <w:tab/>
      </w:r>
      <w:r>
        <w:tab/>
      </w:r>
      <w:r>
        <w:tab/>
      </w:r>
      <w:r>
        <w:tab/>
      </w:r>
      <w:r>
        <w:tab/>
        <w:t>Katedros vedėja</w:t>
      </w:r>
    </w:p>
    <w:p w14:paraId="0AB4770B" w14:textId="77777777" w:rsidR="00E53368" w:rsidRDefault="00E53368" w:rsidP="009D62DE">
      <w:pPr>
        <w:pStyle w:val="BodyText"/>
        <w:ind w:left="6481"/>
        <w:rPr>
          <w:sz w:val="22"/>
        </w:rPr>
      </w:pPr>
      <w:r>
        <w:rPr>
          <w:sz w:val="22"/>
        </w:rPr>
        <w:t>______________________</w:t>
      </w:r>
    </w:p>
    <w:p w14:paraId="484797B2" w14:textId="77777777" w:rsidR="00E53368" w:rsidRDefault="00E53368" w:rsidP="00E53368">
      <w:pPr>
        <w:pStyle w:val="BodyText"/>
        <w:ind w:left="6480" w:firstLine="720"/>
        <w:jc w:val="center"/>
      </w:pPr>
      <w:r>
        <w:rPr>
          <w:sz w:val="16"/>
        </w:rPr>
        <w:t>(Parašas)</w:t>
      </w:r>
    </w:p>
    <w:p w14:paraId="7D935210" w14:textId="5C0D0923" w:rsidR="00E53368" w:rsidRPr="00781F66" w:rsidRDefault="00E53368" w:rsidP="00E53368">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sidR="009F5E1A">
        <w:rPr>
          <w:sz w:val="22"/>
          <w:szCs w:val="22"/>
          <w:u w:val="single"/>
        </w:rPr>
        <w:t>Renata Korsakienė</w:t>
      </w:r>
    </w:p>
    <w:p w14:paraId="17C03E2E" w14:textId="77777777" w:rsidR="00E53368" w:rsidRDefault="00E53368" w:rsidP="00E53368">
      <w:pPr>
        <w:pStyle w:val="BodyText"/>
        <w:ind w:left="6480" w:firstLine="720"/>
        <w:jc w:val="center"/>
        <w:rPr>
          <w:sz w:val="22"/>
        </w:rPr>
      </w:pPr>
      <w:r>
        <w:rPr>
          <w:sz w:val="16"/>
        </w:rPr>
        <w:t>(Vardas, pavardė)</w:t>
      </w:r>
    </w:p>
    <w:p w14:paraId="451E22AF" w14:textId="77777777" w:rsidR="00E53368" w:rsidRDefault="00E53368" w:rsidP="00E53368">
      <w:pPr>
        <w:jc w:val="right"/>
      </w:pPr>
      <w:r>
        <w:rPr>
          <w:sz w:val="22"/>
        </w:rPr>
        <w:t>______________________</w:t>
      </w:r>
    </w:p>
    <w:p w14:paraId="3025615A" w14:textId="77777777" w:rsidR="00E53368" w:rsidRDefault="00E53368" w:rsidP="00E53368">
      <w:pPr>
        <w:ind w:left="6480" w:firstLine="720"/>
        <w:jc w:val="center"/>
      </w:pPr>
      <w:r>
        <w:rPr>
          <w:sz w:val="16"/>
        </w:rPr>
        <w:t>(Data)</w:t>
      </w:r>
    </w:p>
    <w:p w14:paraId="25148201" w14:textId="77777777" w:rsidR="00E53368" w:rsidRDefault="00E53368" w:rsidP="00E53368">
      <w:pPr>
        <w:spacing w:line="360" w:lineRule="auto"/>
        <w:jc w:val="center"/>
        <w:rPr>
          <w:sz w:val="28"/>
          <w:szCs w:val="28"/>
        </w:rPr>
      </w:pPr>
    </w:p>
    <w:p w14:paraId="1ECC1EB5" w14:textId="77777777" w:rsidR="00E53368" w:rsidRPr="0025695D" w:rsidRDefault="00E53368" w:rsidP="00E53368">
      <w:pPr>
        <w:spacing w:line="360" w:lineRule="auto"/>
        <w:jc w:val="center"/>
        <w:rPr>
          <w:color w:val="FF0000"/>
          <w:sz w:val="28"/>
          <w:szCs w:val="28"/>
        </w:rPr>
      </w:pPr>
      <w:r w:rsidRPr="0025695D">
        <w:rPr>
          <w:color w:val="FF0000"/>
          <w:sz w:val="28"/>
          <w:szCs w:val="28"/>
        </w:rPr>
        <w:t>Studento vardas, pavardė</w:t>
      </w:r>
    </w:p>
    <w:p w14:paraId="17C2BE07" w14:textId="77777777" w:rsidR="00E53368" w:rsidRPr="00473100" w:rsidRDefault="00E53368" w:rsidP="00E53368">
      <w:pPr>
        <w:jc w:val="center"/>
        <w:rPr>
          <w:sz w:val="28"/>
          <w:szCs w:val="28"/>
        </w:rPr>
      </w:pPr>
    </w:p>
    <w:p w14:paraId="2500D5D5" w14:textId="77777777" w:rsidR="00E53368" w:rsidRPr="0025695D" w:rsidRDefault="00E53368" w:rsidP="00E53368">
      <w:pPr>
        <w:jc w:val="center"/>
        <w:rPr>
          <w:b/>
          <w:color w:val="FF0000"/>
          <w:sz w:val="28"/>
          <w:szCs w:val="28"/>
        </w:rPr>
      </w:pPr>
      <w:r w:rsidRPr="0025695D">
        <w:rPr>
          <w:b/>
          <w:color w:val="FF0000"/>
          <w:sz w:val="28"/>
          <w:szCs w:val="28"/>
        </w:rPr>
        <w:t>BAIGIAMOJO DARBO PAVADINIMAS LIETUVIŲ KALBA</w:t>
      </w:r>
    </w:p>
    <w:p w14:paraId="2C180434" w14:textId="77777777" w:rsidR="00E53368" w:rsidRDefault="00E53368" w:rsidP="00E53368">
      <w:pPr>
        <w:jc w:val="center"/>
        <w:rPr>
          <w:b/>
          <w:sz w:val="28"/>
          <w:szCs w:val="28"/>
        </w:rPr>
      </w:pPr>
    </w:p>
    <w:p w14:paraId="3065FEBB" w14:textId="77777777" w:rsidR="00E53368" w:rsidRPr="0025695D" w:rsidRDefault="00E53368" w:rsidP="00E53368">
      <w:pPr>
        <w:spacing w:line="360" w:lineRule="auto"/>
        <w:jc w:val="center"/>
        <w:rPr>
          <w:b/>
          <w:i/>
          <w:iCs/>
          <w:color w:val="FF0000"/>
          <w:sz w:val="28"/>
          <w:szCs w:val="28"/>
        </w:rPr>
      </w:pPr>
      <w:r w:rsidRPr="0025695D">
        <w:rPr>
          <w:b/>
          <w:color w:val="FF0000"/>
          <w:sz w:val="28"/>
          <w:szCs w:val="28"/>
        </w:rPr>
        <w:t>BAIGIAMOJO DARBO PAVADINIMAS ANGLŲ KALBA</w:t>
      </w:r>
    </w:p>
    <w:p w14:paraId="53EA1C7B" w14:textId="77777777" w:rsidR="00E53368" w:rsidRDefault="00E53368" w:rsidP="00E53368">
      <w:pPr>
        <w:jc w:val="center"/>
      </w:pPr>
    </w:p>
    <w:p w14:paraId="57537EA3" w14:textId="77777777" w:rsidR="00E53368" w:rsidRDefault="00E53368" w:rsidP="00E53368">
      <w:pPr>
        <w:jc w:val="center"/>
      </w:pPr>
    </w:p>
    <w:p w14:paraId="392E18E5" w14:textId="77777777" w:rsidR="00E53368" w:rsidRPr="00A92E11" w:rsidRDefault="00E53368" w:rsidP="00E53368">
      <w:pPr>
        <w:spacing w:line="360" w:lineRule="auto"/>
        <w:jc w:val="center"/>
        <w:rPr>
          <w:i/>
          <w:iCs/>
          <w:sz w:val="28"/>
          <w:szCs w:val="28"/>
          <w:vertAlign w:val="superscript"/>
        </w:rPr>
      </w:pPr>
      <w:r w:rsidRPr="00A92E11">
        <w:rPr>
          <w:sz w:val="28"/>
          <w:szCs w:val="28"/>
        </w:rPr>
        <w:t>Baigiamasis bakalauro darbas</w:t>
      </w:r>
    </w:p>
    <w:p w14:paraId="387DCF53" w14:textId="77777777" w:rsidR="00E53368" w:rsidRDefault="00E53368" w:rsidP="00E53368">
      <w:pPr>
        <w:spacing w:line="360" w:lineRule="auto"/>
        <w:jc w:val="center"/>
      </w:pPr>
    </w:p>
    <w:p w14:paraId="4D877D97" w14:textId="0C219C6C" w:rsidR="00E53368" w:rsidRPr="00F061DD" w:rsidRDefault="00642A9A" w:rsidP="00E53368">
      <w:pPr>
        <w:spacing w:line="360" w:lineRule="auto"/>
        <w:jc w:val="center"/>
        <w:rPr>
          <w:rStyle w:val="Strong"/>
          <w:b w:val="0"/>
          <w:color w:val="FF0000"/>
        </w:rPr>
      </w:pPr>
      <w:r>
        <w:rPr>
          <w:color w:val="FF0000"/>
        </w:rPr>
        <w:t>XXXXXXXXXXXXX</w:t>
      </w:r>
      <w:r w:rsidR="00E53368" w:rsidRPr="00F061DD">
        <w:rPr>
          <w:color w:val="FF0000"/>
        </w:rPr>
        <w:t xml:space="preserve"> studijų programa, valstybinis kodas </w:t>
      </w:r>
      <w:r w:rsidR="00E53368" w:rsidRPr="00F061DD">
        <w:rPr>
          <w:rStyle w:val="Strong"/>
          <w:b w:val="0"/>
          <w:color w:val="FF0000"/>
        </w:rPr>
        <w:t>XXXXXXXXXXX.</w:t>
      </w:r>
    </w:p>
    <w:p w14:paraId="61E9ECE9" w14:textId="34ED6AC4" w:rsidR="00E53368" w:rsidRPr="00F061DD" w:rsidRDefault="00642A9A" w:rsidP="00E53368">
      <w:pPr>
        <w:spacing w:line="360" w:lineRule="auto"/>
        <w:jc w:val="center"/>
        <w:rPr>
          <w:i/>
          <w:iCs/>
          <w:color w:val="FF0000"/>
        </w:rPr>
      </w:pPr>
      <w:r>
        <w:rPr>
          <w:rStyle w:val="Strong"/>
          <w:b w:val="0"/>
          <w:color w:val="FF0000"/>
        </w:rPr>
        <w:t>XXXXXXXXXXXXXXX</w:t>
      </w:r>
      <w:r w:rsidR="00E53368" w:rsidRPr="00F061DD">
        <w:rPr>
          <w:rStyle w:val="Strong"/>
          <w:b w:val="0"/>
          <w:color w:val="FF0000"/>
        </w:rPr>
        <w:t xml:space="preserve"> specializacija</w:t>
      </w:r>
      <w:r>
        <w:rPr>
          <w:rStyle w:val="Strong"/>
          <w:b w:val="0"/>
          <w:color w:val="FF0000"/>
        </w:rPr>
        <w:t xml:space="preserve"> </w:t>
      </w:r>
      <w:r>
        <w:rPr>
          <w:rStyle w:val="Strong"/>
          <w:b w:val="0"/>
          <w:color w:val="000000"/>
        </w:rPr>
        <w:t>(jeigu yra)</w:t>
      </w:r>
    </w:p>
    <w:p w14:paraId="6632856D" w14:textId="77434F28" w:rsidR="00E53368" w:rsidRPr="00F061DD" w:rsidRDefault="00642A9A" w:rsidP="00E53368">
      <w:pPr>
        <w:spacing w:line="360" w:lineRule="auto"/>
        <w:jc w:val="center"/>
        <w:rPr>
          <w:i/>
          <w:iCs/>
          <w:color w:val="FF0000"/>
          <w:vertAlign w:val="superscript"/>
        </w:rPr>
      </w:pPr>
      <w:r>
        <w:rPr>
          <w:color w:val="FF0000"/>
        </w:rPr>
        <w:t>XXXXXXX</w:t>
      </w:r>
      <w:r w:rsidR="00E53368" w:rsidRPr="00F061DD">
        <w:rPr>
          <w:color w:val="FF0000"/>
        </w:rPr>
        <w:t xml:space="preserve"> studijų kryptis</w:t>
      </w:r>
    </w:p>
    <w:p w14:paraId="13024705" w14:textId="77777777" w:rsidR="00E53368" w:rsidRDefault="00E53368" w:rsidP="00E53368">
      <w:pPr>
        <w:widowControl w:val="0"/>
        <w:snapToGrid w:val="0"/>
        <w:ind w:left="3828" w:hanging="567"/>
        <w:jc w:val="both"/>
        <w:rPr>
          <w:b/>
          <w:szCs w:val="12"/>
        </w:rPr>
      </w:pPr>
    </w:p>
    <w:p w14:paraId="596B4B67" w14:textId="77777777" w:rsidR="00E53368" w:rsidRDefault="00E53368" w:rsidP="00E53368">
      <w:pPr>
        <w:widowControl w:val="0"/>
        <w:snapToGrid w:val="0"/>
        <w:ind w:left="3828" w:hanging="567"/>
        <w:jc w:val="both"/>
        <w:rPr>
          <w:b/>
          <w:szCs w:val="12"/>
        </w:rPr>
      </w:pPr>
    </w:p>
    <w:p w14:paraId="04389E4A" w14:textId="77777777" w:rsidR="00E53368" w:rsidRPr="0072368E" w:rsidRDefault="00E53368" w:rsidP="00E53368">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0B1D37A1" w14:textId="77777777" w:rsidR="00E53368" w:rsidRPr="0072368E" w:rsidRDefault="00E53368" w:rsidP="00E53368">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7AEBDE8C" w14:textId="77777777" w:rsidR="00E53368" w:rsidRDefault="00E53368" w:rsidP="00E53368">
      <w:pPr>
        <w:widowControl w:val="0"/>
        <w:snapToGrid w:val="0"/>
        <w:ind w:left="3686"/>
        <w:jc w:val="both"/>
        <w:rPr>
          <w:szCs w:val="12"/>
        </w:rPr>
      </w:pPr>
    </w:p>
    <w:p w14:paraId="45C59081" w14:textId="77777777" w:rsidR="00E53368" w:rsidRDefault="00E53368" w:rsidP="00E53368">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47457111" w14:textId="77777777" w:rsidR="00E53368" w:rsidRDefault="00E53368" w:rsidP="00E53368">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4E0F6899" w14:textId="77777777" w:rsidR="00E53368" w:rsidRDefault="00E53368" w:rsidP="00E53368">
      <w:pPr>
        <w:widowControl w:val="0"/>
        <w:snapToGrid w:val="0"/>
        <w:ind w:left="3686"/>
        <w:jc w:val="both"/>
        <w:rPr>
          <w:sz w:val="16"/>
          <w:szCs w:val="12"/>
        </w:rPr>
      </w:pPr>
    </w:p>
    <w:p w14:paraId="402CA41A" w14:textId="77777777" w:rsidR="00E53368" w:rsidRDefault="00E53368" w:rsidP="00E53368">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BA05037" w14:textId="77777777" w:rsidR="00E53368" w:rsidRDefault="00E53368" w:rsidP="00E53368">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20320E7F" w14:textId="77777777" w:rsidR="00E53368" w:rsidRDefault="00E53368" w:rsidP="00E53368">
      <w:pPr>
        <w:spacing w:line="360" w:lineRule="auto"/>
        <w:jc w:val="center"/>
      </w:pPr>
    </w:p>
    <w:p w14:paraId="3B62E0AC" w14:textId="77777777" w:rsidR="00E53368" w:rsidRDefault="00E53368" w:rsidP="00E53368">
      <w:pPr>
        <w:spacing w:line="360" w:lineRule="auto"/>
        <w:jc w:val="center"/>
      </w:pPr>
    </w:p>
    <w:p w14:paraId="5B520BB6" w14:textId="77777777" w:rsidR="00E53368" w:rsidRDefault="00E53368" w:rsidP="00E53368">
      <w:pPr>
        <w:spacing w:line="360" w:lineRule="auto"/>
        <w:jc w:val="center"/>
      </w:pPr>
    </w:p>
    <w:p w14:paraId="75982E2A" w14:textId="77777777" w:rsidR="00E53368" w:rsidRDefault="00E53368" w:rsidP="00E53368">
      <w:pPr>
        <w:spacing w:line="360" w:lineRule="auto"/>
      </w:pPr>
    </w:p>
    <w:p w14:paraId="6A2FF46C" w14:textId="77777777" w:rsidR="00E53368" w:rsidRDefault="00E53368" w:rsidP="00E53368">
      <w:pPr>
        <w:jc w:val="center"/>
      </w:pPr>
      <w:r>
        <w:t>Vilnius, 20XX</w:t>
      </w:r>
    </w:p>
    <w:p w14:paraId="4CC0B41E" w14:textId="77777777" w:rsidR="00E53368" w:rsidRPr="002B6F16" w:rsidRDefault="00E53368" w:rsidP="00E53368">
      <w:pPr>
        <w:jc w:val="center"/>
        <w:rPr>
          <w:sz w:val="22"/>
          <w:szCs w:val="22"/>
        </w:rPr>
      </w:pPr>
      <w:r>
        <w:br w:type="page"/>
      </w:r>
      <w:r w:rsidRPr="002B6F16">
        <w:rPr>
          <w:sz w:val="22"/>
          <w:szCs w:val="22"/>
        </w:rPr>
        <w:lastRenderedPageBreak/>
        <w:t>VILNIAUS GEDIMINO TECHNIKOS UNIVERSITETAS</w:t>
      </w:r>
    </w:p>
    <w:p w14:paraId="17CAB76C" w14:textId="77777777" w:rsidR="00E53368" w:rsidRDefault="00E53368" w:rsidP="00E53368">
      <w:pPr>
        <w:jc w:val="center"/>
        <w:rPr>
          <w:sz w:val="22"/>
        </w:rPr>
      </w:pPr>
      <w:r>
        <w:rPr>
          <w:caps/>
          <w:sz w:val="22"/>
        </w:rPr>
        <w:t>verslo vadybos</w:t>
      </w:r>
      <w:r>
        <w:rPr>
          <w:sz w:val="22"/>
        </w:rPr>
        <w:t xml:space="preserve"> FAKULTETAS</w:t>
      </w:r>
    </w:p>
    <w:p w14:paraId="56EB5983" w14:textId="77777777" w:rsidR="00E53368" w:rsidRDefault="00E53368" w:rsidP="00E53368">
      <w:pPr>
        <w:jc w:val="center"/>
      </w:pPr>
      <w:r>
        <w:rPr>
          <w:caps/>
          <w:sz w:val="22"/>
        </w:rPr>
        <w:t>vadybos</w:t>
      </w:r>
      <w:r>
        <w:rPr>
          <w:sz w:val="22"/>
        </w:rPr>
        <w:t xml:space="preserve"> KATEDRA</w:t>
      </w:r>
    </w:p>
    <w:p w14:paraId="1DD5E809" w14:textId="77777777" w:rsidR="00E53368" w:rsidRDefault="00E53368" w:rsidP="00E53368"/>
    <w:p w14:paraId="323354E5" w14:textId="77777777" w:rsidR="00E53368" w:rsidRPr="002B6F16" w:rsidRDefault="00E53368" w:rsidP="00E53368">
      <w:pPr>
        <w:ind w:left="6480"/>
        <w:rPr>
          <w:sz w:val="22"/>
          <w:szCs w:val="22"/>
        </w:rPr>
      </w:pPr>
      <w:r w:rsidRPr="002B6F16">
        <w:rPr>
          <w:noProof/>
          <w:sz w:val="22"/>
          <w:szCs w:val="22"/>
        </w:rPr>
        <mc:AlternateContent>
          <mc:Choice Requires="wps">
            <w:drawing>
              <wp:anchor distT="0" distB="0" distL="114300" distR="114300" simplePos="0" relativeHeight="251659264" behindDoc="0" locked="0" layoutInCell="1" allowOverlap="1" wp14:anchorId="63F82CC3" wp14:editId="42DA28C1">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77777777" w:rsidR="00E53368" w:rsidRPr="00F061DD" w:rsidRDefault="00E53368" w:rsidP="00E53368">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79F58A72" w14:textId="77777777" w:rsidR="00E53368" w:rsidRPr="00F061DD" w:rsidRDefault="00E53368" w:rsidP="00E53368">
                            <w:pPr>
                              <w:spacing w:before="120"/>
                              <w:rPr>
                                <w:color w:val="FF0000"/>
                                <w:sz w:val="20"/>
                              </w:rPr>
                            </w:pPr>
                            <w:r w:rsidRPr="00F061DD">
                              <w:rPr>
                                <w:color w:val="FF0000"/>
                                <w:sz w:val="20"/>
                              </w:rPr>
                              <w:t>Marketingo vadybos specializacija</w:t>
                            </w:r>
                          </w:p>
                          <w:p w14:paraId="5BCD3AD6" w14:textId="77777777" w:rsidR="00E53368" w:rsidRPr="00D6632D" w:rsidRDefault="00E53368" w:rsidP="00E53368">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F82CC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77777777" w:rsidR="00E53368" w:rsidRPr="00F061DD" w:rsidRDefault="00E53368" w:rsidP="00E53368">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79F58A72" w14:textId="77777777" w:rsidR="00E53368" w:rsidRPr="00F061DD" w:rsidRDefault="00E53368" w:rsidP="00E53368">
                      <w:pPr>
                        <w:spacing w:before="120"/>
                        <w:rPr>
                          <w:color w:val="FF0000"/>
                          <w:sz w:val="20"/>
                        </w:rPr>
                      </w:pPr>
                      <w:r w:rsidRPr="00F061DD">
                        <w:rPr>
                          <w:color w:val="FF0000"/>
                          <w:sz w:val="20"/>
                        </w:rPr>
                        <w:t>Marketingo vadybos specializacija</w:t>
                      </w:r>
                    </w:p>
                    <w:p w14:paraId="5BCD3AD6" w14:textId="77777777" w:rsidR="00E53368" w:rsidRPr="00D6632D" w:rsidRDefault="00E53368" w:rsidP="00E53368">
                      <w:pPr>
                        <w:spacing w:before="120"/>
                        <w:rPr>
                          <w:sz w:val="20"/>
                        </w:rPr>
                      </w:pPr>
                    </w:p>
                  </w:txbxContent>
                </v:textbox>
              </v:shape>
            </w:pict>
          </mc:Fallback>
        </mc:AlternateContent>
      </w:r>
      <w:r w:rsidRPr="002B6F16">
        <w:rPr>
          <w:sz w:val="22"/>
          <w:szCs w:val="22"/>
        </w:rPr>
        <w:t xml:space="preserve">             TVIRTINU</w:t>
      </w:r>
    </w:p>
    <w:p w14:paraId="764CB4CC" w14:textId="77777777" w:rsidR="00E53368" w:rsidRPr="00A7528C" w:rsidRDefault="00E53368" w:rsidP="00E53368">
      <w:pPr>
        <w:rPr>
          <w:sz w:val="22"/>
          <w:szCs w:val="22"/>
        </w:rPr>
      </w:pPr>
      <w:r>
        <w:t xml:space="preserve">                                                                                                                        </w:t>
      </w:r>
      <w:r>
        <w:rPr>
          <w:sz w:val="22"/>
          <w:szCs w:val="22"/>
        </w:rPr>
        <w:t>Katedros vedėja</w:t>
      </w:r>
    </w:p>
    <w:p w14:paraId="77C0ED9E" w14:textId="77777777" w:rsidR="00E53368" w:rsidRDefault="00E53368" w:rsidP="00E53368">
      <w:pPr>
        <w:pStyle w:val="BodyText"/>
        <w:spacing w:before="120"/>
        <w:ind w:left="6481"/>
        <w:rPr>
          <w:sz w:val="22"/>
        </w:rPr>
      </w:pPr>
      <w:r>
        <w:rPr>
          <w:sz w:val="22"/>
        </w:rPr>
        <w:t>______________________</w:t>
      </w:r>
    </w:p>
    <w:p w14:paraId="3F68BBD0" w14:textId="77777777" w:rsidR="00E53368" w:rsidRDefault="00E53368" w:rsidP="00E53368">
      <w:pPr>
        <w:pStyle w:val="BodyText"/>
        <w:ind w:left="6480" w:firstLine="720"/>
        <w:rPr>
          <w:sz w:val="16"/>
        </w:rPr>
      </w:pPr>
      <w:r>
        <w:rPr>
          <w:sz w:val="16"/>
        </w:rPr>
        <w:t xml:space="preserve">     (Parašas)</w:t>
      </w:r>
    </w:p>
    <w:p w14:paraId="2FF9E651" w14:textId="4A1995F1" w:rsidR="00E53368" w:rsidRPr="00781F66" w:rsidRDefault="00E53368" w:rsidP="00E53368">
      <w:pPr>
        <w:pStyle w:val="BodyText"/>
        <w:ind w:left="5904"/>
        <w:rPr>
          <w:sz w:val="22"/>
          <w:szCs w:val="22"/>
          <w:u w:val="single"/>
        </w:rPr>
      </w:pPr>
      <w:r>
        <w:rPr>
          <w:sz w:val="22"/>
          <w:szCs w:val="22"/>
        </w:rPr>
        <w:t xml:space="preserve">         </w:t>
      </w:r>
      <w:r w:rsidR="009F5E1A">
        <w:rPr>
          <w:sz w:val="22"/>
          <w:szCs w:val="22"/>
          <w:u w:val="single"/>
        </w:rPr>
        <w:t xml:space="preserve">prof. </w:t>
      </w:r>
      <w:r w:rsidR="009F5E1A" w:rsidRPr="00781F66">
        <w:rPr>
          <w:sz w:val="22"/>
          <w:szCs w:val="22"/>
          <w:u w:val="single"/>
        </w:rPr>
        <w:t xml:space="preserve">dr. </w:t>
      </w:r>
      <w:r w:rsidR="009F5E1A">
        <w:rPr>
          <w:sz w:val="22"/>
          <w:szCs w:val="22"/>
          <w:u w:val="single"/>
        </w:rPr>
        <w:t>Renata Korsakienė</w:t>
      </w:r>
    </w:p>
    <w:p w14:paraId="21057D68" w14:textId="77777777" w:rsidR="00E53368" w:rsidRDefault="00E53368" w:rsidP="00E53368">
      <w:pPr>
        <w:pStyle w:val="BodyText"/>
        <w:ind w:left="6480" w:firstLine="720"/>
        <w:rPr>
          <w:sz w:val="22"/>
        </w:rPr>
      </w:pPr>
      <w:r>
        <w:rPr>
          <w:sz w:val="16"/>
        </w:rPr>
        <w:t>(Vardas, pavardė)</w:t>
      </w:r>
    </w:p>
    <w:p w14:paraId="6AA8B94C" w14:textId="77777777" w:rsidR="00E53368" w:rsidRDefault="00E53368" w:rsidP="00E53368">
      <w:pPr>
        <w:pStyle w:val="BodyText"/>
        <w:jc w:val="right"/>
      </w:pPr>
      <w:r>
        <w:t>____________________</w:t>
      </w:r>
    </w:p>
    <w:p w14:paraId="65D9937D" w14:textId="77777777" w:rsidR="00E53368" w:rsidRDefault="00E53368" w:rsidP="00E53368">
      <w:pPr>
        <w:rPr>
          <w:sz w:val="16"/>
        </w:rPr>
      </w:pPr>
      <w:r>
        <w:rPr>
          <w:sz w:val="16"/>
        </w:rPr>
        <w:t xml:space="preserve">                                                                                                                                                                                                (Data)   </w:t>
      </w:r>
    </w:p>
    <w:p w14:paraId="66FC1E6A" w14:textId="77777777" w:rsidR="00E53368" w:rsidRPr="002B6F16" w:rsidRDefault="00E53368" w:rsidP="00E53368">
      <w:pPr>
        <w:jc w:val="center"/>
        <w:rPr>
          <w:b/>
          <w:sz w:val="22"/>
          <w:szCs w:val="22"/>
        </w:rPr>
      </w:pPr>
      <w:r w:rsidRPr="002B6F16">
        <w:rPr>
          <w:b/>
          <w:sz w:val="22"/>
          <w:szCs w:val="22"/>
        </w:rPr>
        <w:t>BAIGIAMOJO BAKALAURO DARBO</w:t>
      </w:r>
    </w:p>
    <w:p w14:paraId="7127B9F2" w14:textId="77777777" w:rsidR="00E53368" w:rsidRPr="006842D6" w:rsidRDefault="00E53368" w:rsidP="00E53368">
      <w:pPr>
        <w:jc w:val="center"/>
        <w:rPr>
          <w:b/>
          <w:sz w:val="22"/>
          <w:szCs w:val="22"/>
        </w:rPr>
      </w:pPr>
      <w:r w:rsidRPr="006842D6">
        <w:rPr>
          <w:b/>
          <w:sz w:val="22"/>
          <w:szCs w:val="22"/>
        </w:rPr>
        <w:t>UŽDUOTIS</w:t>
      </w:r>
    </w:p>
    <w:p w14:paraId="1C157945" w14:textId="77777777" w:rsidR="00E53368" w:rsidRDefault="00E53368" w:rsidP="00E53368">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EDA0562" w14:textId="77777777" w:rsidR="00E53368" w:rsidRDefault="00E53368" w:rsidP="00E53368">
      <w:pPr>
        <w:jc w:val="center"/>
        <w:rPr>
          <w:b/>
          <w:bCs/>
          <w:sz w:val="22"/>
        </w:rPr>
      </w:pPr>
      <w:r>
        <w:rPr>
          <w:sz w:val="22"/>
        </w:rPr>
        <w:t>Vilnius</w:t>
      </w:r>
    </w:p>
    <w:p w14:paraId="0D0D7F15" w14:textId="77777777" w:rsidR="00E53368" w:rsidRDefault="00E53368" w:rsidP="00E53368">
      <w:pPr>
        <w:rPr>
          <w:sz w:val="12"/>
        </w:rPr>
      </w:pPr>
    </w:p>
    <w:p w14:paraId="59D1137B" w14:textId="77777777" w:rsidR="00E53368" w:rsidRPr="009E5DB3" w:rsidRDefault="00E53368" w:rsidP="00E53368">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44E54121" w14:textId="77777777" w:rsidR="00E53368" w:rsidRPr="009E5DB3" w:rsidRDefault="00E53368" w:rsidP="00E53368">
      <w:pPr>
        <w:jc w:val="both"/>
        <w:rPr>
          <w:color w:val="FF0000"/>
          <w:sz w:val="8"/>
        </w:rPr>
      </w:pPr>
    </w:p>
    <w:p w14:paraId="2A007AF6" w14:textId="77777777" w:rsidR="00E53368" w:rsidRPr="009E5DB3" w:rsidRDefault="00E53368" w:rsidP="00E53368">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6F79FF63" w14:textId="77777777" w:rsidR="00E53368" w:rsidRDefault="00E53368" w:rsidP="00E53368">
      <w:pPr>
        <w:pStyle w:val="BodyText"/>
        <w:jc w:val="both"/>
        <w:rPr>
          <w:sz w:val="10"/>
        </w:rPr>
      </w:pPr>
      <w:r w:rsidRPr="009E5DB3">
        <w:rPr>
          <w:color w:val="FF0000"/>
        </w:rPr>
        <w:t>.................................................................................................................................</w:t>
      </w:r>
      <w:r>
        <w:rPr>
          <w:color w:val="FF0000"/>
        </w:rPr>
        <w:t>......................</w:t>
      </w:r>
    </w:p>
    <w:p w14:paraId="364778DE" w14:textId="77777777" w:rsidR="00E53368" w:rsidRDefault="00E53368" w:rsidP="00E53368">
      <w:pPr>
        <w:rPr>
          <w:sz w:val="10"/>
        </w:rPr>
      </w:pPr>
    </w:p>
    <w:p w14:paraId="6EF4B8E2" w14:textId="77777777" w:rsidR="00E53368" w:rsidRPr="009E5DB3" w:rsidRDefault="00E53368" w:rsidP="00E53368">
      <w:pPr>
        <w:rPr>
          <w:color w:val="FF0000"/>
          <w:sz w:val="22"/>
        </w:rPr>
      </w:pPr>
      <w:r w:rsidRPr="009E5DB3">
        <w:rPr>
          <w:color w:val="FF0000"/>
          <w:sz w:val="22"/>
        </w:rPr>
        <w:t>patvirtinta 20</w:t>
      </w:r>
      <w:r>
        <w:rPr>
          <w:color w:val="FF0000"/>
          <w:sz w:val="22"/>
        </w:rPr>
        <w:t xml:space="preserve">XX m. _________  </w:t>
      </w:r>
      <w:r w:rsidRPr="009E5DB3">
        <w:rPr>
          <w:color w:val="FF0000"/>
          <w:sz w:val="22"/>
        </w:rPr>
        <w:t xml:space="preserve">d. dekano potvarkiu Nr. </w:t>
      </w:r>
      <w:r>
        <w:rPr>
          <w:color w:val="FF0000"/>
        </w:rPr>
        <w:t>______</w:t>
      </w:r>
    </w:p>
    <w:p w14:paraId="3D65A6F2" w14:textId="77777777" w:rsidR="00E53368" w:rsidRDefault="00E53368" w:rsidP="00E53368">
      <w:pPr>
        <w:rPr>
          <w:sz w:val="12"/>
        </w:rPr>
      </w:pPr>
    </w:p>
    <w:p w14:paraId="7FC25A84" w14:textId="77777777" w:rsidR="00E53368" w:rsidRPr="002B6F16" w:rsidRDefault="00E53368" w:rsidP="00E53368">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E177A87" w14:textId="77777777" w:rsidR="00E53368" w:rsidRDefault="00E53368" w:rsidP="00E53368">
      <w:pPr>
        <w:pStyle w:val="BodyText"/>
        <w:rPr>
          <w:sz w:val="12"/>
        </w:rPr>
      </w:pPr>
    </w:p>
    <w:p w14:paraId="45C4818E" w14:textId="77777777" w:rsidR="00E53368" w:rsidRPr="002B6F16" w:rsidRDefault="00E53368" w:rsidP="00E53368">
      <w:pPr>
        <w:rPr>
          <w:sz w:val="22"/>
          <w:szCs w:val="22"/>
        </w:rPr>
      </w:pPr>
      <w:r>
        <w:rPr>
          <w:sz w:val="22"/>
          <w:szCs w:val="22"/>
        </w:rPr>
        <w:t xml:space="preserve">BAIGIAMOJO DARBO </w:t>
      </w:r>
      <w:r w:rsidRPr="002B6F16">
        <w:rPr>
          <w:sz w:val="22"/>
          <w:szCs w:val="22"/>
        </w:rPr>
        <w:t>UŽDUOTIS:</w:t>
      </w:r>
    </w:p>
    <w:p w14:paraId="1EAB0FBC" w14:textId="77777777" w:rsidR="00E53368" w:rsidRPr="009E5DB3" w:rsidRDefault="00E53368" w:rsidP="00E53368">
      <w:pPr>
        <w:jc w:val="both"/>
        <w:rPr>
          <w:color w:val="FF0000"/>
          <w:sz w:val="12"/>
        </w:rPr>
      </w:pPr>
      <w:r w:rsidRPr="009E5DB3">
        <w:rPr>
          <w:color w:val="FF0000"/>
          <w:sz w:val="22"/>
        </w:rPr>
        <w:t>..........................................................................................................................................................……..</w:t>
      </w:r>
    </w:p>
    <w:p w14:paraId="23876F66" w14:textId="77777777" w:rsidR="00E53368" w:rsidRPr="009E5DB3" w:rsidRDefault="00E53368" w:rsidP="00E53368">
      <w:pPr>
        <w:jc w:val="both"/>
        <w:rPr>
          <w:color w:val="FF0000"/>
          <w:sz w:val="12"/>
        </w:rPr>
      </w:pPr>
      <w:r w:rsidRPr="009E5DB3">
        <w:rPr>
          <w:color w:val="FF0000"/>
          <w:sz w:val="22"/>
        </w:rPr>
        <w:t>.........................................................................................................................................................……...</w:t>
      </w:r>
    </w:p>
    <w:p w14:paraId="1DC95634" w14:textId="77777777" w:rsidR="00E53368" w:rsidRPr="009E5DB3" w:rsidRDefault="00E53368" w:rsidP="00E53368">
      <w:pPr>
        <w:jc w:val="both"/>
        <w:rPr>
          <w:color w:val="FF0000"/>
          <w:sz w:val="12"/>
        </w:rPr>
      </w:pPr>
      <w:r w:rsidRPr="009E5DB3">
        <w:rPr>
          <w:color w:val="FF0000"/>
          <w:sz w:val="22"/>
        </w:rPr>
        <w:t>..............................................................................................................................................................…</w:t>
      </w:r>
    </w:p>
    <w:p w14:paraId="4FFCBA91" w14:textId="77777777" w:rsidR="00E53368" w:rsidRPr="009E5DB3" w:rsidRDefault="00E53368" w:rsidP="00E53368">
      <w:pPr>
        <w:pStyle w:val="BodyText2"/>
        <w:spacing w:after="0" w:line="240" w:lineRule="auto"/>
        <w:jc w:val="both"/>
        <w:rPr>
          <w:color w:val="FF0000"/>
          <w:sz w:val="12"/>
        </w:rPr>
      </w:pPr>
      <w:r w:rsidRPr="009E5DB3">
        <w:rPr>
          <w:color w:val="FF0000"/>
        </w:rPr>
        <w:t>...........................................................................................................................................……....</w:t>
      </w:r>
    </w:p>
    <w:p w14:paraId="2D8E36ED" w14:textId="77777777" w:rsidR="00E53368" w:rsidRPr="009E5DB3" w:rsidRDefault="00E53368" w:rsidP="00E53368">
      <w:pPr>
        <w:jc w:val="both"/>
        <w:rPr>
          <w:color w:val="FF0000"/>
          <w:sz w:val="12"/>
        </w:rPr>
      </w:pPr>
      <w:r w:rsidRPr="009E5DB3">
        <w:rPr>
          <w:color w:val="FF0000"/>
          <w:sz w:val="22"/>
        </w:rPr>
        <w:t xml:space="preserve">............................................................................................................................................................…… </w:t>
      </w:r>
      <w:r w:rsidRPr="009E5DB3">
        <w:rPr>
          <w:color w:val="FF0000"/>
          <w:sz w:val="22"/>
        </w:rPr>
        <w:br/>
      </w:r>
    </w:p>
    <w:p w14:paraId="43DDEB4D" w14:textId="77777777" w:rsidR="00E53368" w:rsidRDefault="00E53368" w:rsidP="00E53368">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3398D492" w14:textId="77777777" w:rsidR="00E53368" w:rsidRDefault="00E53368" w:rsidP="00E53368">
      <w:pPr>
        <w:jc w:val="center"/>
        <w:rPr>
          <w:sz w:val="16"/>
        </w:rPr>
      </w:pPr>
      <w:r>
        <w:rPr>
          <w:sz w:val="22"/>
        </w:rPr>
        <w:t>.......................................................................................................................................................……................</w:t>
      </w:r>
      <w:r>
        <w:rPr>
          <w:sz w:val="22"/>
        </w:rPr>
        <w:br/>
      </w:r>
      <w:r>
        <w:rPr>
          <w:sz w:val="16"/>
        </w:rPr>
        <w:t>(Pedag. vardas, vardas, pavardė)</w:t>
      </w:r>
    </w:p>
    <w:p w14:paraId="091FB896" w14:textId="77777777" w:rsidR="00E53368" w:rsidRDefault="00E53368" w:rsidP="00E53368">
      <w:pPr>
        <w:pStyle w:val="BodyText"/>
        <w:rPr>
          <w:color w:val="FF0000"/>
          <w:sz w:val="22"/>
        </w:rPr>
      </w:pPr>
    </w:p>
    <w:p w14:paraId="20F91A47" w14:textId="77777777" w:rsidR="00E53368" w:rsidRPr="009E5DB3" w:rsidRDefault="00E53368" w:rsidP="00E53368">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0F71C9B9" w14:textId="77777777" w:rsidR="00E53368" w:rsidRPr="009E5DB3" w:rsidRDefault="00E53368" w:rsidP="00E53368">
      <w:pPr>
        <w:rPr>
          <w:color w:val="FF0000"/>
          <w:sz w:val="8"/>
        </w:rPr>
      </w:pPr>
    </w:p>
    <w:p w14:paraId="1B546CF7" w14:textId="77777777" w:rsidR="00E53368" w:rsidRPr="009E5DB3" w:rsidRDefault="00E53368" w:rsidP="00E53368">
      <w:pPr>
        <w:rPr>
          <w:color w:val="FF0000"/>
          <w:sz w:val="8"/>
        </w:rPr>
      </w:pPr>
    </w:p>
    <w:p w14:paraId="10E50066" w14:textId="77777777" w:rsidR="00E53368" w:rsidRPr="009E5DB3" w:rsidRDefault="00E53368" w:rsidP="00E53368">
      <w:pPr>
        <w:rPr>
          <w:color w:val="FF0000"/>
          <w:sz w:val="22"/>
          <w:szCs w:val="22"/>
        </w:rPr>
      </w:pPr>
      <w:r w:rsidRPr="009E5DB3">
        <w:rPr>
          <w:color w:val="FF0000"/>
          <w:sz w:val="22"/>
          <w:szCs w:val="22"/>
        </w:rPr>
        <w:t>Užduotį gavau</w:t>
      </w:r>
    </w:p>
    <w:p w14:paraId="3C4CF32A" w14:textId="77777777" w:rsidR="00E53368" w:rsidRPr="009E5DB3" w:rsidRDefault="00E53368" w:rsidP="00E53368">
      <w:pPr>
        <w:pStyle w:val="BodyText"/>
        <w:spacing w:before="120"/>
        <w:rPr>
          <w:color w:val="FF0000"/>
          <w:sz w:val="22"/>
        </w:rPr>
      </w:pPr>
      <w:r w:rsidRPr="009E5DB3">
        <w:rPr>
          <w:color w:val="FF0000"/>
          <w:sz w:val="22"/>
        </w:rPr>
        <w:t>…………………………………..</w:t>
      </w:r>
    </w:p>
    <w:p w14:paraId="6F196F3E" w14:textId="77777777" w:rsidR="00E53368" w:rsidRPr="009E5DB3" w:rsidRDefault="00E53368" w:rsidP="00E53368">
      <w:pPr>
        <w:pStyle w:val="BodyText"/>
        <w:rPr>
          <w:color w:val="FF0000"/>
          <w:sz w:val="16"/>
        </w:rPr>
      </w:pPr>
      <w:r w:rsidRPr="009E5DB3">
        <w:rPr>
          <w:color w:val="FF0000"/>
          <w:sz w:val="16"/>
        </w:rPr>
        <w:t xml:space="preserve">                           (Parašas)</w:t>
      </w:r>
    </w:p>
    <w:p w14:paraId="3DCD8753" w14:textId="77777777" w:rsidR="00E53368" w:rsidRPr="009E5DB3" w:rsidRDefault="00E53368" w:rsidP="00E53368">
      <w:pPr>
        <w:pStyle w:val="BodyText"/>
        <w:rPr>
          <w:color w:val="FF0000"/>
        </w:rPr>
      </w:pPr>
      <w:r w:rsidRPr="009E5DB3">
        <w:rPr>
          <w:color w:val="FF0000"/>
        </w:rPr>
        <w:t>………………………………..</w:t>
      </w:r>
    </w:p>
    <w:p w14:paraId="10CD40EA" w14:textId="77777777" w:rsidR="00E53368" w:rsidRPr="009E5DB3" w:rsidRDefault="00E53368" w:rsidP="00E53368">
      <w:pPr>
        <w:pStyle w:val="BodyText"/>
        <w:rPr>
          <w:color w:val="FF0000"/>
          <w:sz w:val="16"/>
        </w:rPr>
      </w:pPr>
      <w:r w:rsidRPr="009E5DB3">
        <w:rPr>
          <w:color w:val="FF0000"/>
          <w:sz w:val="16"/>
        </w:rPr>
        <w:t xml:space="preserve">                      (Vardas, pavardė)</w:t>
      </w:r>
    </w:p>
    <w:p w14:paraId="2D40089B" w14:textId="77777777" w:rsidR="00E53368" w:rsidRPr="00147667" w:rsidRDefault="00E53368" w:rsidP="00E53368">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0C96F39C" w14:textId="77777777" w:rsidR="00E53368" w:rsidRDefault="00E53368" w:rsidP="00E53368">
      <w:pPr>
        <w:pStyle w:val="BodyText"/>
        <w:tabs>
          <w:tab w:val="left" w:pos="2220"/>
        </w:tabs>
      </w:pPr>
      <w:r w:rsidRPr="009007C8">
        <w:rPr>
          <w:vertAlign w:val="superscript"/>
        </w:rPr>
        <w:t xml:space="preserve">                                 </w:t>
      </w:r>
      <w:r w:rsidRPr="009007C8">
        <w:rPr>
          <w:sz w:val="16"/>
        </w:rPr>
        <w:t>(Data)</w:t>
      </w:r>
      <w:r>
        <w:rPr>
          <w:sz w:val="16"/>
        </w:rPr>
        <w:tab/>
      </w:r>
    </w:p>
    <w:p w14:paraId="160C5E39" w14:textId="77777777" w:rsidR="00E53368" w:rsidRDefault="00E53368" w:rsidP="00E53368">
      <w:pPr>
        <w:pStyle w:val="Title"/>
        <w:jc w:val="right"/>
        <w:rPr>
          <w:b w:val="0"/>
          <w:bCs w:val="0"/>
          <w:sz w:val="22"/>
        </w:rPr>
      </w:pPr>
      <w:r>
        <w:br w:type="page"/>
      </w:r>
    </w:p>
    <w:p w14:paraId="73876D2C" w14:textId="77777777" w:rsidR="00E53368" w:rsidRDefault="00E53368" w:rsidP="00E53368">
      <w:pPr>
        <w:pStyle w:val="Title"/>
        <w:rPr>
          <w:b w:val="0"/>
          <w:bCs w:val="0"/>
          <w:sz w:val="22"/>
        </w:rPr>
      </w:pPr>
    </w:p>
    <w:p w14:paraId="2D74213A" w14:textId="77777777" w:rsidR="00E53368" w:rsidRPr="002B6F16" w:rsidRDefault="00E53368" w:rsidP="00E53368">
      <w:pPr>
        <w:jc w:val="center"/>
        <w:rPr>
          <w:sz w:val="22"/>
          <w:szCs w:val="22"/>
        </w:rPr>
      </w:pPr>
      <w:r w:rsidRPr="002B6F16">
        <w:rPr>
          <w:sz w:val="22"/>
          <w:szCs w:val="22"/>
        </w:rPr>
        <w:t>VILNIAUS GEDIMINO TECHNIKOS UNIVERSITETAS</w:t>
      </w:r>
    </w:p>
    <w:p w14:paraId="5B2B8BA8" w14:textId="77777777" w:rsidR="00E53368" w:rsidRDefault="00E53368" w:rsidP="00E53368">
      <w:pPr>
        <w:framePr w:hSpace="180" w:wrap="around" w:vAnchor="page" w:hAnchor="margin" w:y="1805"/>
        <w:jc w:val="center"/>
        <w:rPr>
          <w:sz w:val="22"/>
        </w:rPr>
      </w:pPr>
    </w:p>
    <w:p w14:paraId="309980DA" w14:textId="77777777" w:rsidR="00E53368" w:rsidRPr="002B6F16" w:rsidRDefault="00E53368" w:rsidP="00E53368">
      <w:pPr>
        <w:jc w:val="center"/>
        <w:rPr>
          <w:sz w:val="22"/>
          <w:szCs w:val="22"/>
        </w:rPr>
      </w:pPr>
      <w:r>
        <w:rPr>
          <w:sz w:val="22"/>
          <w:szCs w:val="22"/>
        </w:rPr>
        <w:t>VERSLO VADYBOS</w:t>
      </w:r>
      <w:r w:rsidRPr="002B6F16">
        <w:rPr>
          <w:sz w:val="22"/>
          <w:szCs w:val="22"/>
        </w:rPr>
        <w:t xml:space="preserve"> FAKULTETAS</w:t>
      </w:r>
    </w:p>
    <w:p w14:paraId="0BF0F65A" w14:textId="77777777" w:rsidR="00E53368" w:rsidRDefault="00E53368" w:rsidP="00E53368">
      <w:pPr>
        <w:jc w:val="center"/>
      </w:pPr>
      <w:r>
        <w:rPr>
          <w:caps/>
          <w:sz w:val="22"/>
        </w:rPr>
        <w:t>vadybos</w:t>
      </w:r>
      <w:r>
        <w:rPr>
          <w:sz w:val="22"/>
        </w:rPr>
        <w:t xml:space="preserve"> KATEDRA</w:t>
      </w:r>
    </w:p>
    <w:p w14:paraId="3627954A" w14:textId="77777777" w:rsidR="00E53368" w:rsidRDefault="00E53368" w:rsidP="00E53368">
      <w:pPr>
        <w:jc w:val="center"/>
        <w:rPr>
          <w:b/>
        </w:rPr>
      </w:pPr>
      <w:r>
        <w:rPr>
          <w:b/>
          <w:bCs/>
          <w:noProof/>
          <w:sz w:val="22"/>
        </w:rPr>
        <mc:AlternateContent>
          <mc:Choice Requires="wps">
            <w:drawing>
              <wp:anchor distT="0" distB="0" distL="114300" distR="114300" simplePos="0" relativeHeight="251671552" behindDoc="0" locked="0" layoutInCell="1" allowOverlap="1" wp14:anchorId="465A4DE1" wp14:editId="116A7B72">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BAA73B" w14:textId="77777777" w:rsidR="00E53368" w:rsidRPr="00F061DD" w:rsidRDefault="00E53368" w:rsidP="00E53368">
                            <w:pPr>
                              <w:spacing w:before="120"/>
                              <w:rPr>
                                <w:color w:val="FF0000"/>
                                <w:sz w:val="20"/>
                              </w:rPr>
                            </w:pPr>
                            <w:r w:rsidRPr="00F061DD">
                              <w:rPr>
                                <w:color w:val="FF0000"/>
                                <w:sz w:val="20"/>
                              </w:rPr>
                              <w:t>Verslo studijų kryptis</w:t>
                            </w:r>
                          </w:p>
                          <w:p w14:paraId="41AE3A68" w14:textId="77777777" w:rsidR="00E53368" w:rsidRPr="00F061DD" w:rsidRDefault="00E53368" w:rsidP="00E53368">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403758E" w14:textId="77777777" w:rsidR="00E53368" w:rsidRPr="00F061DD" w:rsidRDefault="00E53368" w:rsidP="00E53368">
                            <w:pPr>
                              <w:spacing w:before="120"/>
                              <w:rPr>
                                <w:color w:val="FF0000"/>
                                <w:sz w:val="20"/>
                              </w:rPr>
                            </w:pPr>
                            <w:r w:rsidRPr="00F061DD">
                              <w:rPr>
                                <w:color w:val="FF0000"/>
                                <w:sz w:val="20"/>
                              </w:rPr>
                              <w:t>Marketingo vadybos specializacija</w:t>
                            </w:r>
                          </w:p>
                          <w:p w14:paraId="23C1B742" w14:textId="77777777" w:rsidR="00E53368" w:rsidRPr="00D6632D" w:rsidRDefault="00E53368" w:rsidP="00E53368">
                            <w:pPr>
                              <w:spacing w:before="120"/>
                              <w:rPr>
                                <w:sz w:val="20"/>
                              </w:rPr>
                            </w:pPr>
                          </w:p>
                          <w:p w14:paraId="59A01D51" w14:textId="77777777" w:rsidR="00E53368" w:rsidRPr="00D6632D" w:rsidRDefault="00E53368" w:rsidP="00E53368">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5A4DE1" id="Text Box 24" o:spid="_x0000_s1027" type="#_x0000_t202" style="position:absolute;left:0;text-align:left;margin-left:-15pt;margin-top:17.1pt;width:329.7pt;height:66.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06BAA73B" w14:textId="77777777" w:rsidR="00E53368" w:rsidRPr="00F061DD" w:rsidRDefault="00E53368" w:rsidP="00E53368">
                      <w:pPr>
                        <w:spacing w:before="120"/>
                        <w:rPr>
                          <w:color w:val="FF0000"/>
                          <w:sz w:val="20"/>
                        </w:rPr>
                      </w:pPr>
                      <w:r w:rsidRPr="00F061DD">
                        <w:rPr>
                          <w:color w:val="FF0000"/>
                          <w:sz w:val="20"/>
                        </w:rPr>
                        <w:t>Verslo studijų kryptis</w:t>
                      </w:r>
                    </w:p>
                    <w:p w14:paraId="41AE3A68" w14:textId="77777777" w:rsidR="00E53368" w:rsidRPr="00F061DD" w:rsidRDefault="00E53368" w:rsidP="00E53368">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403758E" w14:textId="77777777" w:rsidR="00E53368" w:rsidRPr="00F061DD" w:rsidRDefault="00E53368" w:rsidP="00E53368">
                      <w:pPr>
                        <w:spacing w:before="120"/>
                        <w:rPr>
                          <w:color w:val="FF0000"/>
                          <w:sz w:val="20"/>
                        </w:rPr>
                      </w:pPr>
                      <w:r w:rsidRPr="00F061DD">
                        <w:rPr>
                          <w:color w:val="FF0000"/>
                          <w:sz w:val="20"/>
                        </w:rPr>
                        <w:t>Marketingo vadybos specializacija</w:t>
                      </w:r>
                    </w:p>
                    <w:p w14:paraId="23C1B742" w14:textId="77777777" w:rsidR="00E53368" w:rsidRPr="00D6632D" w:rsidRDefault="00E53368" w:rsidP="00E53368">
                      <w:pPr>
                        <w:spacing w:before="120"/>
                        <w:rPr>
                          <w:sz w:val="20"/>
                        </w:rPr>
                      </w:pPr>
                    </w:p>
                    <w:p w14:paraId="59A01D51" w14:textId="77777777" w:rsidR="00E53368" w:rsidRPr="00D6632D" w:rsidRDefault="00E53368" w:rsidP="00E53368">
                      <w:pPr>
                        <w:spacing w:before="120"/>
                        <w:rPr>
                          <w:sz w:val="20"/>
                        </w:rPr>
                      </w:pPr>
                    </w:p>
                  </w:txbxContent>
                </v:textbox>
              </v:shape>
            </w:pict>
          </mc:Fallback>
        </mc:AlternateContent>
      </w:r>
    </w:p>
    <w:p w14:paraId="2797135F" w14:textId="77777777" w:rsidR="00E53368" w:rsidRDefault="00E53368" w:rsidP="00E53368">
      <w:pPr>
        <w:jc w:val="center"/>
        <w:rPr>
          <w:b/>
        </w:rPr>
      </w:pPr>
    </w:p>
    <w:p w14:paraId="69CEF508" w14:textId="77777777" w:rsidR="00E53368" w:rsidRDefault="00E53368" w:rsidP="00E53368">
      <w:pPr>
        <w:jc w:val="center"/>
        <w:rPr>
          <w:b/>
        </w:rPr>
      </w:pPr>
    </w:p>
    <w:p w14:paraId="439B25B9" w14:textId="77777777" w:rsidR="00E53368" w:rsidRDefault="00E53368" w:rsidP="00E53368">
      <w:pPr>
        <w:jc w:val="center"/>
        <w:rPr>
          <w:b/>
        </w:rPr>
      </w:pPr>
    </w:p>
    <w:p w14:paraId="320300AD" w14:textId="77777777" w:rsidR="00E53368" w:rsidRDefault="00E53368" w:rsidP="00E53368">
      <w:pPr>
        <w:jc w:val="center"/>
        <w:rPr>
          <w:b/>
        </w:rPr>
      </w:pPr>
    </w:p>
    <w:p w14:paraId="383DB7DA" w14:textId="77777777" w:rsidR="00E53368" w:rsidRDefault="00E53368" w:rsidP="00E53368">
      <w:pPr>
        <w:jc w:val="center"/>
        <w:rPr>
          <w:b/>
        </w:rPr>
      </w:pPr>
    </w:p>
    <w:p w14:paraId="32C2F938" w14:textId="77777777" w:rsidR="00E53368" w:rsidRPr="00A5284F" w:rsidRDefault="00E53368" w:rsidP="00E53368">
      <w:pPr>
        <w:jc w:val="center"/>
        <w:rPr>
          <w:b/>
          <w:sz w:val="20"/>
        </w:rPr>
      </w:pPr>
    </w:p>
    <w:p w14:paraId="7CDF96B5" w14:textId="77777777" w:rsidR="00E53368" w:rsidRPr="00A5284F" w:rsidRDefault="00E53368" w:rsidP="00E53368">
      <w:pPr>
        <w:jc w:val="center"/>
        <w:rPr>
          <w:b/>
          <w:sz w:val="20"/>
        </w:rPr>
      </w:pPr>
    </w:p>
    <w:p w14:paraId="28A594E4" w14:textId="77777777" w:rsidR="00E53368" w:rsidRPr="00932015" w:rsidRDefault="00E53368" w:rsidP="00E53368">
      <w:pPr>
        <w:jc w:val="center"/>
        <w:rPr>
          <w:b/>
          <w:sz w:val="22"/>
          <w:szCs w:val="22"/>
        </w:rPr>
      </w:pPr>
      <w:r w:rsidRPr="00932015">
        <w:rPr>
          <w:b/>
          <w:sz w:val="22"/>
          <w:szCs w:val="22"/>
        </w:rPr>
        <w:t>PAŽYMA</w:t>
      </w:r>
    </w:p>
    <w:p w14:paraId="734DC152" w14:textId="77777777" w:rsidR="00E53368" w:rsidRDefault="00E53368" w:rsidP="00E53368">
      <w:pPr>
        <w:jc w:val="center"/>
      </w:pPr>
      <w:r>
        <w:rPr>
          <w:b/>
          <w:sz w:val="22"/>
        </w:rPr>
        <w:t>APIE BAIGIAMĄJĮ BAKALAURO DARBĄ</w:t>
      </w:r>
    </w:p>
    <w:p w14:paraId="08FE6678" w14:textId="77777777" w:rsidR="00E53368" w:rsidRDefault="00E53368" w:rsidP="00E53368">
      <w:pPr>
        <w:jc w:val="center"/>
        <w:rPr>
          <w:sz w:val="22"/>
        </w:rPr>
      </w:pPr>
      <w:r>
        <w:rPr>
          <w:sz w:val="22"/>
        </w:rPr>
        <w:t>.......................   Nr. ...............</w:t>
      </w:r>
    </w:p>
    <w:p w14:paraId="22ADD0DA" w14:textId="77777777" w:rsidR="00E53368" w:rsidRDefault="00E53368" w:rsidP="00E53368">
      <w:pPr>
        <w:jc w:val="center"/>
        <w:rPr>
          <w:sz w:val="22"/>
        </w:rPr>
      </w:pPr>
      <w:r>
        <w:rPr>
          <w:sz w:val="22"/>
        </w:rPr>
        <w:t>Vilnius</w:t>
      </w:r>
    </w:p>
    <w:p w14:paraId="01320B13" w14:textId="77777777" w:rsidR="00E53368" w:rsidRPr="00F15F93" w:rsidRDefault="00E53368" w:rsidP="00E53368">
      <w:pPr>
        <w:jc w:val="center"/>
        <w:rPr>
          <w:sz w:val="20"/>
        </w:rPr>
      </w:pPr>
    </w:p>
    <w:p w14:paraId="77DF7D23" w14:textId="77777777" w:rsidR="00E53368" w:rsidRPr="00F15F93" w:rsidRDefault="00E53368" w:rsidP="00E53368">
      <w:pPr>
        <w:jc w:val="center"/>
        <w:rPr>
          <w:sz w:val="20"/>
        </w:rPr>
      </w:pPr>
    </w:p>
    <w:p w14:paraId="53D0B27B" w14:textId="77777777" w:rsidR="00E53368" w:rsidRPr="00307452" w:rsidRDefault="00E53368" w:rsidP="00E53368">
      <w:pPr>
        <w:rPr>
          <w:color w:val="FF0000"/>
          <w:sz w:val="22"/>
        </w:rPr>
      </w:pPr>
      <w:r w:rsidRPr="00307452">
        <w:rPr>
          <w:color w:val="FF0000"/>
          <w:sz w:val="22"/>
        </w:rPr>
        <w:t>Studentas (ė)...............................................................…………..................................................….............……</w:t>
      </w:r>
    </w:p>
    <w:p w14:paraId="085C0D5A" w14:textId="77777777" w:rsidR="00E53368" w:rsidRPr="00307452" w:rsidRDefault="00E53368" w:rsidP="00E53368">
      <w:pPr>
        <w:jc w:val="center"/>
        <w:rPr>
          <w:color w:val="FF0000"/>
          <w:vertAlign w:val="superscript"/>
        </w:rPr>
      </w:pPr>
      <w:r w:rsidRPr="00307452">
        <w:rPr>
          <w:color w:val="FF0000"/>
          <w:vertAlign w:val="superscript"/>
        </w:rPr>
        <w:t>(Vardas, pavardė)</w:t>
      </w:r>
    </w:p>
    <w:p w14:paraId="4E78E20D" w14:textId="77777777" w:rsidR="00E53368" w:rsidRDefault="00E53368" w:rsidP="00E53368">
      <w:r>
        <w:rPr>
          <w:sz w:val="22"/>
        </w:rPr>
        <w:t>Studento (ės) studijų svertinis įvertinimų vidurkis..................…...........….....................................……….balo.</w:t>
      </w:r>
      <w:r>
        <w:rPr>
          <w:sz w:val="22"/>
        </w:rPr>
        <w:br/>
      </w:r>
    </w:p>
    <w:p w14:paraId="0E84FAF2" w14:textId="77777777" w:rsidR="00E53368" w:rsidRPr="00307452" w:rsidRDefault="00E53368" w:rsidP="00E53368">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1E9BD0CF" w14:textId="77777777" w:rsidR="00E53368" w:rsidRPr="00307452" w:rsidRDefault="00E53368" w:rsidP="00E53368">
      <w:pPr>
        <w:rPr>
          <w:color w:val="FF0000"/>
          <w:sz w:val="16"/>
        </w:rPr>
      </w:pPr>
      <w:r w:rsidRPr="00307452">
        <w:rPr>
          <w:color w:val="FF0000"/>
        </w:rPr>
        <w:t>………………………………………...…………………………………………………………</w:t>
      </w:r>
      <w:r w:rsidRPr="00307452">
        <w:rPr>
          <w:color w:val="FF0000"/>
        </w:rPr>
        <w:br/>
      </w:r>
    </w:p>
    <w:p w14:paraId="5AA66632" w14:textId="77777777" w:rsidR="00E53368" w:rsidRDefault="00E53368" w:rsidP="00E53368">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leidžiama ginti šį baigiamąjį darbą (projektą) bakalauro laipsnio suteikimo komisijoje.</w:t>
      </w:r>
    </w:p>
    <w:p w14:paraId="3CAB7391" w14:textId="77777777" w:rsidR="00E53368" w:rsidRDefault="00E53368" w:rsidP="00E53368"/>
    <w:p w14:paraId="187D4EA1" w14:textId="77777777" w:rsidR="00E53368" w:rsidRDefault="00E53368" w:rsidP="00E53368"/>
    <w:p w14:paraId="1A3E3EDF" w14:textId="57B1D25B" w:rsidR="00E53368" w:rsidRDefault="00E53368" w:rsidP="00E53368">
      <w:pPr>
        <w:rPr>
          <w:vertAlign w:val="superscript"/>
        </w:rPr>
      </w:pPr>
      <w:r>
        <w:rPr>
          <w:sz w:val="22"/>
        </w:rPr>
        <w:t xml:space="preserve">Katedros vedėja                 .............…...........                                      </w:t>
      </w:r>
      <w:r w:rsidR="009F5E1A">
        <w:rPr>
          <w:sz w:val="22"/>
          <w:szCs w:val="22"/>
          <w:u w:val="single"/>
        </w:rPr>
        <w:t xml:space="preserve">prof. </w:t>
      </w:r>
      <w:r w:rsidR="009F5E1A" w:rsidRPr="00781F66">
        <w:rPr>
          <w:sz w:val="22"/>
          <w:szCs w:val="22"/>
          <w:u w:val="single"/>
        </w:rPr>
        <w:t xml:space="preserve">dr. </w:t>
      </w:r>
      <w:r w:rsidR="009F5E1A">
        <w:rPr>
          <w:sz w:val="22"/>
          <w:szCs w:val="22"/>
          <w:u w:val="single"/>
        </w:rPr>
        <w:t>Renata Korsakienė</w:t>
      </w:r>
      <w:bookmarkStart w:id="2" w:name="_GoBack"/>
      <w:bookmarkEnd w:id="2"/>
      <w:r>
        <w:rPr>
          <w:sz w:val="22"/>
        </w:rPr>
        <w:br/>
      </w:r>
      <w:r>
        <w:rPr>
          <w:sz w:val="15"/>
        </w:rPr>
        <w:t xml:space="preserve">                                                               </w:t>
      </w:r>
      <w:r>
        <w:rPr>
          <w:vertAlign w:val="superscript"/>
        </w:rPr>
        <w:t xml:space="preserve">            (Parašas)                                                         (Moksl. laipsnis/pedag. vardas, vardas, pavardė)</w:t>
      </w:r>
    </w:p>
    <w:p w14:paraId="60FEB652" w14:textId="77777777" w:rsidR="00E53368" w:rsidRPr="00A5284F" w:rsidRDefault="00E53368" w:rsidP="00E53368">
      <w:pPr>
        <w:rPr>
          <w:sz w:val="20"/>
        </w:rPr>
      </w:pPr>
    </w:p>
    <w:p w14:paraId="26A5424E" w14:textId="77777777" w:rsidR="00E53368" w:rsidRPr="00A5284F" w:rsidRDefault="00E53368" w:rsidP="00E53368">
      <w:pPr>
        <w:rPr>
          <w:sz w:val="20"/>
        </w:rPr>
      </w:pPr>
    </w:p>
    <w:p w14:paraId="2CED6DFF" w14:textId="77777777" w:rsidR="00E53368" w:rsidRPr="00932015" w:rsidRDefault="00E53368" w:rsidP="00E53368">
      <w:pPr>
        <w:jc w:val="center"/>
        <w:rPr>
          <w:caps/>
          <w:sz w:val="22"/>
          <w:szCs w:val="22"/>
        </w:rPr>
      </w:pPr>
      <w:r w:rsidRPr="00932015">
        <w:rPr>
          <w:caps/>
          <w:sz w:val="22"/>
          <w:szCs w:val="22"/>
        </w:rPr>
        <w:t>Vadovo atsiliepimas</w:t>
      </w:r>
    </w:p>
    <w:p w14:paraId="2BA1AA4D" w14:textId="77777777" w:rsidR="00E53368" w:rsidRDefault="00E53368" w:rsidP="00E53368">
      <w:pPr>
        <w:jc w:val="center"/>
        <w:rPr>
          <w:caps/>
          <w:sz w:val="22"/>
        </w:rPr>
      </w:pPr>
      <w:r>
        <w:rPr>
          <w:caps/>
          <w:sz w:val="22"/>
        </w:rPr>
        <w:t>apie baigiamąjį BAKALAURO darbą</w:t>
      </w:r>
    </w:p>
    <w:p w14:paraId="740F1D91" w14:textId="77777777" w:rsidR="00E53368" w:rsidRPr="002D416A" w:rsidRDefault="00E53368" w:rsidP="00E53368">
      <w:pPr>
        <w:jc w:val="center"/>
        <w:rPr>
          <w:sz w:val="20"/>
        </w:rPr>
      </w:pPr>
      <w:r w:rsidRPr="002D416A">
        <w:rPr>
          <w:sz w:val="20"/>
        </w:rPr>
        <w:t>……..………………</w:t>
      </w:r>
    </w:p>
    <w:p w14:paraId="02EE3C77" w14:textId="77777777" w:rsidR="00E53368" w:rsidRPr="002D416A" w:rsidRDefault="00E53368" w:rsidP="00E53368">
      <w:pPr>
        <w:jc w:val="center"/>
        <w:rPr>
          <w:sz w:val="20"/>
        </w:rPr>
      </w:pPr>
    </w:p>
    <w:p w14:paraId="08924D38" w14:textId="77777777" w:rsidR="00E53368" w:rsidRDefault="00E53368" w:rsidP="00E53368">
      <w:pPr>
        <w:rPr>
          <w:sz w:val="12"/>
        </w:rPr>
      </w:pPr>
      <w:r>
        <w:rPr>
          <w:sz w:val="22"/>
        </w:rPr>
        <w:t>Studentas (ė) ......................................................................................................................................…......….…</w:t>
      </w:r>
      <w:r>
        <w:rPr>
          <w:sz w:val="22"/>
        </w:rPr>
        <w:br/>
      </w:r>
    </w:p>
    <w:p w14:paraId="6FA9025C" w14:textId="77777777" w:rsidR="00E53368" w:rsidRDefault="00E53368" w:rsidP="00E53368">
      <w:pPr>
        <w:rPr>
          <w:sz w:val="12"/>
        </w:rPr>
      </w:pPr>
      <w:r>
        <w:rPr>
          <w:sz w:val="22"/>
        </w:rPr>
        <w:t>........................................................................…………....................................................................……</w:t>
      </w:r>
    </w:p>
    <w:p w14:paraId="41CC69EA" w14:textId="77777777" w:rsidR="00E53368" w:rsidRDefault="00E53368" w:rsidP="00E53368">
      <w:pPr>
        <w:rPr>
          <w:sz w:val="12"/>
        </w:rPr>
      </w:pPr>
      <w:r>
        <w:rPr>
          <w:sz w:val="22"/>
        </w:rPr>
        <w:t>...........................................................................………….....................................................…....….......</w:t>
      </w:r>
    </w:p>
    <w:p w14:paraId="5A081324" w14:textId="77777777" w:rsidR="00E53368" w:rsidRDefault="00E53368" w:rsidP="00E53368">
      <w:pPr>
        <w:rPr>
          <w:sz w:val="12"/>
        </w:rPr>
      </w:pPr>
      <w:r>
        <w:rPr>
          <w:sz w:val="22"/>
        </w:rPr>
        <w:t>.................................................................................…………...........................................................…....</w:t>
      </w:r>
    </w:p>
    <w:p w14:paraId="02D343D1" w14:textId="77777777" w:rsidR="00E53368" w:rsidRDefault="00E53368" w:rsidP="00E53368">
      <w:pPr>
        <w:rPr>
          <w:sz w:val="12"/>
        </w:rPr>
      </w:pPr>
      <w:r>
        <w:rPr>
          <w:sz w:val="22"/>
        </w:rPr>
        <w:t>.....................................................................................…………....................................................…......</w:t>
      </w:r>
    </w:p>
    <w:p w14:paraId="7DDD6670" w14:textId="77777777" w:rsidR="00E53368" w:rsidRDefault="00E53368" w:rsidP="00E53368">
      <w:pPr>
        <w:rPr>
          <w:sz w:val="22"/>
        </w:rPr>
      </w:pPr>
      <w:r>
        <w:rPr>
          <w:sz w:val="22"/>
        </w:rPr>
        <w:t>……………………………………………...……………………………………………………………Baigiamojo darbo įvertinimas: ......…………...............…................……….........................……......…….</w:t>
      </w:r>
      <w:r>
        <w:rPr>
          <w:sz w:val="22"/>
        </w:rPr>
        <w:br/>
      </w:r>
    </w:p>
    <w:p w14:paraId="31AFDBC4" w14:textId="77777777" w:rsidR="00E53368" w:rsidRDefault="00E53368" w:rsidP="00E53368">
      <w:pPr>
        <w:rPr>
          <w:sz w:val="16"/>
        </w:rPr>
      </w:pPr>
      <w:r>
        <w:rPr>
          <w:sz w:val="22"/>
        </w:rPr>
        <w:t>Vadovas                                            ......................                                                 ..................................</w:t>
      </w:r>
      <w:r>
        <w:rPr>
          <w:sz w:val="16"/>
        </w:rPr>
        <w:t xml:space="preserve">                                                                                                              </w:t>
      </w:r>
    </w:p>
    <w:p w14:paraId="428EA906" w14:textId="77777777" w:rsidR="00E53368" w:rsidRPr="00F061DD" w:rsidRDefault="00E53368" w:rsidP="00E53368">
      <w:r>
        <w:rPr>
          <w:sz w:val="16"/>
        </w:rPr>
        <w:t xml:space="preserve">                                                                                         </w:t>
      </w:r>
      <w:r>
        <w:rPr>
          <w:sz w:val="15"/>
        </w:rPr>
        <w:t xml:space="preserve"> </w:t>
      </w:r>
      <w:r>
        <w:rPr>
          <w:vertAlign w:val="superscript"/>
        </w:rPr>
        <w:t xml:space="preserve"> (Parašas)                                                         </w:t>
      </w:r>
      <w:r>
        <w:t xml:space="preserve">          </w:t>
      </w:r>
      <w:r>
        <w:rPr>
          <w:sz w:val="16"/>
        </w:rPr>
        <w:t xml:space="preserve">      (Vardas, pavardė)</w:t>
      </w:r>
    </w:p>
    <w:p w14:paraId="75F71535" w14:textId="77777777" w:rsidR="00E53368" w:rsidRDefault="00E53368" w:rsidP="00E53368"/>
    <w:p w14:paraId="22F57DC7" w14:textId="77777777" w:rsidR="00E53368" w:rsidRDefault="00E53368" w:rsidP="00E53368">
      <w:r>
        <w:br w:type="page"/>
      </w:r>
    </w:p>
    <w:p w14:paraId="3EE707F2" w14:textId="77777777" w:rsidR="00E53368" w:rsidRDefault="00E53368" w:rsidP="00E53368">
      <w:r>
        <w:rPr>
          <w:noProof/>
        </w:rPr>
        <w:lastRenderedPageBreak/>
        <mc:AlternateContent>
          <mc:Choice Requires="wps">
            <w:drawing>
              <wp:anchor distT="0" distB="0" distL="114300" distR="114300" simplePos="0" relativeHeight="251668480" behindDoc="0" locked="0" layoutInCell="1" allowOverlap="1" wp14:anchorId="3D0E7B90" wp14:editId="6FA7112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BACA06" id="Rectangle 23" o:spid="_x0000_s1026" style="position:absolute;margin-left:-3.3pt;margin-top:-16.4pt;width:482.55pt;height:67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1312" behindDoc="0" locked="0" layoutInCell="1" allowOverlap="1" wp14:anchorId="774A4787" wp14:editId="77A70CFC">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4A4787" id="Text Box 22" o:spid="_x0000_s1028" type="#_x0000_t202" style="position:absolute;margin-left:336.5pt;margin-top:-10.75pt;width:135.3pt;height:6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EAA24FE" wp14:editId="405A1172">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Footer"/>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AA24FE" id="Text Box 21" o:spid="_x0000_s1029" type="#_x0000_t202" style="position:absolute;margin-left:1.2pt;margin-top:-10.2pt;width:234.1pt;height:6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Footer"/>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v:textbox>
              </v:shape>
            </w:pict>
          </mc:Fallback>
        </mc:AlternateContent>
      </w:r>
    </w:p>
    <w:p w14:paraId="4028A1C9" w14:textId="77777777" w:rsidR="00E53368" w:rsidRDefault="00E53368" w:rsidP="00E53368"/>
    <w:p w14:paraId="71D371CF" w14:textId="77777777" w:rsidR="00E53368" w:rsidRDefault="00E53368" w:rsidP="00E53368"/>
    <w:p w14:paraId="57C21194" w14:textId="77777777" w:rsidR="00E53368" w:rsidRDefault="00E53368" w:rsidP="00E53368"/>
    <w:p w14:paraId="4B292C83" w14:textId="77777777" w:rsidR="00E53368" w:rsidRDefault="00E53368" w:rsidP="00E53368">
      <w:r>
        <w:rPr>
          <w:noProof/>
        </w:rPr>
        <mc:AlternateContent>
          <mc:Choice Requires="wps">
            <w:drawing>
              <wp:anchor distT="0" distB="0" distL="114300" distR="114300" simplePos="0" relativeHeight="251664384" behindDoc="0" locked="0" layoutInCell="1" allowOverlap="1" wp14:anchorId="5A5C0ED7" wp14:editId="18B23270">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25C4624F" w14:textId="77777777" w:rsidR="00E53368" w:rsidRPr="00F90F46" w:rsidRDefault="00E53368" w:rsidP="00E53368">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5C0ED7" id="Text Box 17" o:spid="_x0000_s1030" type="#_x0000_t202" style="position:absolute;margin-left:346.2pt;margin-top:113.85pt;width:27pt;height:2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25C4624F" w14:textId="77777777" w:rsidR="00E53368" w:rsidRPr="00F90F46" w:rsidRDefault="00E53368" w:rsidP="00E53368">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745AE7C" wp14:editId="17437C94">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45AE7C" id="Text Box 20" o:spid="_x0000_s1031" type="#_x0000_t202" style="position:absolute;margin-left:.1pt;margin-top:546.4pt;width:472.8pt;height:5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30EEFB8" wp14:editId="3F0F10EE">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7B20C5DC" w14:textId="77777777" w:rsidR="00E53368" w:rsidRDefault="00E53368" w:rsidP="00E53368">
                            <w:pPr>
                              <w:pStyle w:val="BodyText"/>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0EEFB8" id="Text Box 19" o:spid="_x0000_s1032" type="#_x0000_t202" style="position:absolute;margin-left:0;margin-top:164.75pt;width:473.45pt;height:375.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7B20C5DC" w14:textId="77777777" w:rsidR="00E53368" w:rsidRDefault="00E53368" w:rsidP="00E53368">
                      <w:pPr>
                        <w:pStyle w:val="BodyText"/>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0093EF2" wp14:editId="3DC0A481">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6DB14564" w14:textId="77777777" w:rsidR="00E53368" w:rsidRDefault="00E53368" w:rsidP="00E533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93EF2" id="Text Box 18" o:spid="_x0000_s1033" type="#_x0000_t202" style="position:absolute;margin-left:346.35pt;margin-top:137.7pt;width:31.35pt;height:1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6DB14564" w14:textId="77777777" w:rsidR="00E53368" w:rsidRDefault="00E53368" w:rsidP="00E53368"/>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2273B37E" wp14:editId="4BB9BF51">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73B37E" id="Text Box 16" o:spid="_x0000_s1034" type="#_x0000_t202" style="position:absolute;margin-left:337.35pt;margin-top:88.9pt;width:135.75pt;height:70.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2FED5866" wp14:editId="3F650FF4">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0FEE9ED2" w14:textId="12C2CB13" w:rsidR="00E53368" w:rsidRDefault="00642A9A" w:rsidP="00E53368">
                            <w:pPr>
                              <w:pStyle w:val="Footer"/>
                              <w:spacing w:line="360" w:lineRule="auto"/>
                            </w:pPr>
                            <w:r>
                              <w:rPr>
                                <w:b/>
                                <w:bCs/>
                              </w:rPr>
                              <w:t>XXXXXXXXXXXX</w:t>
                            </w:r>
                            <w:r w:rsidR="00E53368">
                              <w:t xml:space="preserve"> studijų programos baigiamasis bakalauro darbas</w:t>
                            </w:r>
                          </w:p>
                          <w:p w14:paraId="504F9AAE" w14:textId="77777777" w:rsidR="00E53368" w:rsidRDefault="00E53368" w:rsidP="00E53368">
                            <w:pPr>
                              <w:pStyle w:val="Footer"/>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ED5866" id="_x0000_t202" coordsize="21600,21600" o:spt="202" path="m,l,21600r21600,l21600,xe">
                <v:stroke joinstyle="miter"/>
                <v:path gradientshapeok="t" o:connecttype="rect"/>
              </v:shapetype>
              <v:shape id="Text Box 15" o:spid="_x0000_s1035" type="#_x0000_t202" style="position:absolute;margin-left:.95pt;margin-top:13.75pt;width:472.3pt;height:67.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0FEE9ED2" w14:textId="12C2CB13" w:rsidR="00E53368" w:rsidRDefault="00642A9A" w:rsidP="00E53368">
                      <w:pPr>
                        <w:pStyle w:val="Footer"/>
                        <w:spacing w:line="360" w:lineRule="auto"/>
                      </w:pPr>
                      <w:r>
                        <w:rPr>
                          <w:b/>
                          <w:bCs/>
                        </w:rPr>
                        <w:t>XXXXXXXXXXXX</w:t>
                      </w:r>
                      <w:r w:rsidR="00E53368">
                        <w:t xml:space="preserve"> studijų programos baigiamasis bakalauro darbas</w:t>
                      </w:r>
                    </w:p>
                    <w:p w14:paraId="504F9AAE" w14:textId="77777777" w:rsidR="00E53368" w:rsidRDefault="00E53368" w:rsidP="00E53368">
                      <w:pPr>
                        <w:pStyle w:val="Footer"/>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Footer"/>
                        <w:widowControl w:val="0"/>
                        <w:snapToGrid w:val="0"/>
                        <w:spacing w:line="360" w:lineRule="auto"/>
                        <w:rPr>
                          <w:color w:val="FF0000"/>
                          <w:vertAlign w:val="superscript"/>
                        </w:rPr>
                      </w:pPr>
                    </w:p>
                  </w:txbxContent>
                </v:textbox>
              </v:shape>
            </w:pict>
          </mc:Fallback>
        </mc:AlternateContent>
      </w:r>
      <w:r>
        <w:br w:type="page"/>
      </w:r>
    </w:p>
    <w:p w14:paraId="059D7DF4" w14:textId="77777777" w:rsidR="00E53368" w:rsidRDefault="00E53368" w:rsidP="00E53368">
      <w:pPr>
        <w:pStyle w:val="EndnoteText"/>
      </w:pPr>
      <w:r>
        <w:rPr>
          <w:noProof/>
          <w:lang w:eastAsia="lt-LT"/>
        </w:rPr>
        <w:lastRenderedPageBreak/>
        <mc:AlternateContent>
          <mc:Choice Requires="wpg">
            <w:drawing>
              <wp:anchor distT="0" distB="0" distL="114300" distR="114300" simplePos="0" relativeHeight="251670528" behindDoc="0" locked="0" layoutInCell="1" allowOverlap="1" wp14:anchorId="2321E7BF" wp14:editId="66C457A3">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443448B3" w14:textId="77777777" w:rsidR="00E53368" w:rsidRDefault="00E53368" w:rsidP="00E53368">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Footer"/>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5824083A" w14:textId="43BDEAA1" w:rsidR="00E53368" w:rsidRDefault="00642A9A" w:rsidP="00E53368">
                              <w:pPr>
                                <w:pStyle w:val="Footer"/>
                                <w:spacing w:line="360" w:lineRule="auto"/>
                                <w:rPr>
                                  <w:lang w:val="en-US"/>
                                </w:rPr>
                              </w:pPr>
                              <w:r>
                                <w:rPr>
                                  <w:b/>
                                  <w:bCs/>
                                  <w:lang w:val="en-US"/>
                                </w:rPr>
                                <w:t>XXXXXXXXXXX</w:t>
                              </w:r>
                              <w:r w:rsidR="00E53368">
                                <w:rPr>
                                  <w:b/>
                                  <w:bCs/>
                                  <w:lang w:val="en-US"/>
                                </w:rPr>
                                <w:t xml:space="preserve"> </w:t>
                              </w:r>
                              <w:r w:rsidR="00E53368">
                                <w:rPr>
                                  <w:lang w:val="en-US"/>
                                </w:rPr>
                                <w:t>study programme bachelor thesis.</w:t>
                              </w:r>
                            </w:p>
                            <w:p w14:paraId="795C8304" w14:textId="77777777" w:rsidR="00E53368" w:rsidRDefault="00E53368" w:rsidP="00E53368">
                              <w:pPr>
                                <w:pStyle w:val="Footer"/>
                                <w:spacing w:line="360" w:lineRule="auto"/>
                                <w:rPr>
                                  <w:lang w:val="en-US"/>
                                </w:rPr>
                              </w:pPr>
                              <w:r>
                                <w:rPr>
                                  <w:lang w:val="en-US"/>
                                </w:rPr>
                                <w:t xml:space="preserve">Title: </w:t>
                              </w:r>
                              <w:r>
                                <w:rPr>
                                  <w:b/>
                                  <w:bCs/>
                                  <w:lang w:val="en-US"/>
                                </w:rPr>
                                <w:t>…………………………………………………………………………………………….</w:t>
                              </w:r>
                            </w:p>
                            <w:p w14:paraId="6D1B2A82" w14:textId="77777777" w:rsidR="00E53368" w:rsidRDefault="00E53368" w:rsidP="00E53368">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74ACD642" w14:textId="77777777" w:rsidR="00E53368" w:rsidRDefault="00E53368" w:rsidP="00E53368">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37FCEFBD" w14:textId="77777777" w:rsidR="00E53368" w:rsidRPr="00DE4509" w:rsidRDefault="00E53368" w:rsidP="00E53368">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157FE784" w14:textId="77777777" w:rsidR="00E53368" w:rsidRDefault="00E53368" w:rsidP="00E53368">
                              <w:pPr>
                                <w:pStyle w:val="BodyText"/>
                                <w:spacing w:line="360" w:lineRule="auto"/>
                                <w:rPr>
                                  <w:b/>
                                  <w:bCs/>
                                </w:rPr>
                              </w:pPr>
                              <w:r>
                                <w:rPr>
                                  <w:b/>
                                  <w:bCs/>
                                </w:rPr>
                                <w:t>Annotation</w:t>
                              </w:r>
                            </w:p>
                            <w:p w14:paraId="66E16D2C" w14:textId="77777777" w:rsidR="00E53368" w:rsidRDefault="00E53368" w:rsidP="00E53368">
                              <w:pPr>
                                <w:pStyle w:val="BodyTextIndent"/>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Thesis consist of: … p. text without appendixes, …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21E7BF" id="Group 4" o:spid="_x0000_s1036" style="position:absolute;margin-left:9pt;margin-top:-4.8pt;width:482.55pt;height:679.2pt;z-index:251670528"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443448B3" w14:textId="77777777" w:rsidR="00E53368" w:rsidRDefault="00E53368" w:rsidP="00E53368">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Footer"/>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5824083A" w14:textId="43BDEAA1" w:rsidR="00E53368" w:rsidRDefault="00642A9A" w:rsidP="00E53368">
                        <w:pPr>
                          <w:pStyle w:val="Footer"/>
                          <w:spacing w:line="360" w:lineRule="auto"/>
                          <w:rPr>
                            <w:lang w:val="en-US"/>
                          </w:rPr>
                        </w:pPr>
                        <w:r>
                          <w:rPr>
                            <w:b/>
                            <w:bCs/>
                            <w:lang w:val="en-US"/>
                          </w:rPr>
                          <w:t>XXXXXXXXXXX</w:t>
                        </w:r>
                        <w:bookmarkStart w:id="3" w:name="_GoBack"/>
                        <w:bookmarkEnd w:id="3"/>
                        <w:r w:rsidR="00E53368">
                          <w:rPr>
                            <w:b/>
                            <w:bCs/>
                            <w:lang w:val="en-US"/>
                          </w:rPr>
                          <w:t xml:space="preserve"> </w:t>
                        </w:r>
                        <w:r w:rsidR="00E53368">
                          <w:rPr>
                            <w:lang w:val="en-US"/>
                          </w:rPr>
                          <w:t>study programme bachelor thesis.</w:t>
                        </w:r>
                      </w:p>
                      <w:p w14:paraId="795C8304" w14:textId="77777777" w:rsidR="00E53368" w:rsidRDefault="00E53368" w:rsidP="00E53368">
                        <w:pPr>
                          <w:pStyle w:val="Footer"/>
                          <w:spacing w:line="360" w:lineRule="auto"/>
                          <w:rPr>
                            <w:lang w:val="en-US"/>
                          </w:rPr>
                        </w:pPr>
                        <w:r>
                          <w:rPr>
                            <w:lang w:val="en-US"/>
                          </w:rPr>
                          <w:t xml:space="preserve">Title: </w:t>
                        </w:r>
                        <w:r>
                          <w:rPr>
                            <w:b/>
                            <w:bCs/>
                            <w:lang w:val="en-US"/>
                          </w:rPr>
                          <w:t>…………………………………………………………………………………………….</w:t>
                        </w:r>
                      </w:p>
                      <w:p w14:paraId="6D1B2A82" w14:textId="77777777" w:rsidR="00E53368" w:rsidRDefault="00E53368" w:rsidP="00E53368">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74ACD642" w14:textId="77777777" w:rsidR="00E53368" w:rsidRDefault="00E53368" w:rsidP="00E53368">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37FCEFBD" w14:textId="77777777" w:rsidR="00E53368" w:rsidRPr="00DE4509" w:rsidRDefault="00E53368" w:rsidP="00E53368">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157FE784" w14:textId="77777777" w:rsidR="00E53368" w:rsidRDefault="00E53368" w:rsidP="00E53368">
                        <w:pPr>
                          <w:pStyle w:val="BodyText"/>
                          <w:spacing w:line="360" w:lineRule="auto"/>
                          <w:rPr>
                            <w:b/>
                            <w:bCs/>
                          </w:rPr>
                        </w:pPr>
                        <w:r>
                          <w:rPr>
                            <w:b/>
                            <w:bCs/>
                          </w:rPr>
                          <w:t>Annotation</w:t>
                        </w:r>
                      </w:p>
                      <w:p w14:paraId="66E16D2C" w14:textId="77777777" w:rsidR="00E53368" w:rsidRDefault="00E53368" w:rsidP="00E53368">
                        <w:pPr>
                          <w:pStyle w:val="BodyTextIndent"/>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Thesis consist of: … p. text without appendixes, …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eastAsia="lt-LT"/>
        </w:rPr>
        <mc:AlternateContent>
          <mc:Choice Requires="wps">
            <w:drawing>
              <wp:anchor distT="0" distB="0" distL="114300" distR="114300" simplePos="0" relativeHeight="251669504" behindDoc="0" locked="0" layoutInCell="1" allowOverlap="1" wp14:anchorId="1562EC79" wp14:editId="0F1692C9">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62EC79" id="Text Box 3" o:spid="_x0000_s1045" type="#_x0000_t202" style="position:absolute;margin-left:348.8pt;margin-top:.55pt;width:135.3pt;height:6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v:textbox>
              </v:shape>
            </w:pict>
          </mc:Fallback>
        </mc:AlternateContent>
      </w:r>
    </w:p>
    <w:p w14:paraId="05F59D63" w14:textId="77777777" w:rsidR="00E53368" w:rsidRDefault="00E53368" w:rsidP="00E53368">
      <w:r>
        <w:br w:type="page"/>
      </w:r>
    </w:p>
    <w:p w14:paraId="3AA384BB" w14:textId="77777777" w:rsidR="00E53368" w:rsidRDefault="00E53368" w:rsidP="00E53368"/>
    <w:p w14:paraId="2E27C264" w14:textId="77777777" w:rsidR="00E53368" w:rsidRDefault="00E53368" w:rsidP="00E53368"/>
    <w:p w14:paraId="4659429B" w14:textId="77777777" w:rsidR="00E53368" w:rsidRDefault="00E53368" w:rsidP="00E53368"/>
    <w:p w14:paraId="695D0AB3" w14:textId="77777777" w:rsidR="00E53368" w:rsidRDefault="00E53368" w:rsidP="00E53368"/>
    <w:p w14:paraId="31705F6D" w14:textId="77777777" w:rsidR="00E53368" w:rsidRDefault="00E53368" w:rsidP="00E53368">
      <w:pPr>
        <w:tabs>
          <w:tab w:val="left" w:pos="9781"/>
        </w:tabs>
        <w:ind w:right="398"/>
        <w:jc w:val="center"/>
        <w:outlineLvl w:val="0"/>
        <w:rPr>
          <w:b/>
          <w:bCs/>
        </w:rPr>
      </w:pPr>
      <w:r>
        <w:rPr>
          <w:b/>
          <w:bCs/>
        </w:rPr>
        <w:t>VILNIAUS GEDIMINO TECHNIKOS UNIVERSITETAS</w:t>
      </w:r>
    </w:p>
    <w:p w14:paraId="3F09AFBD" w14:textId="77777777" w:rsidR="00E53368" w:rsidRDefault="00E53368" w:rsidP="00E53368">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E53368" w:rsidRPr="00F56FA8" w14:paraId="4CD772BF" w14:textId="77777777" w:rsidTr="005B328B">
        <w:trPr>
          <w:trHeight w:val="349"/>
        </w:trPr>
        <w:tc>
          <w:tcPr>
            <w:tcW w:w="6237" w:type="dxa"/>
            <w:tcBorders>
              <w:top w:val="nil"/>
              <w:left w:val="nil"/>
              <w:bottom w:val="single" w:sz="4" w:space="0" w:color="auto"/>
              <w:right w:val="nil"/>
            </w:tcBorders>
          </w:tcPr>
          <w:p w14:paraId="71A7C903" w14:textId="77777777" w:rsidR="00E53368" w:rsidRPr="00F56FA8" w:rsidRDefault="00E53368" w:rsidP="005B328B">
            <w:pPr>
              <w:tabs>
                <w:tab w:val="left" w:pos="9781"/>
              </w:tabs>
              <w:ind w:left="34" w:hanging="34"/>
              <w:jc w:val="center"/>
              <w:rPr>
                <w:color w:val="FF0000"/>
                <w:szCs w:val="12"/>
              </w:rPr>
            </w:pPr>
          </w:p>
        </w:tc>
      </w:tr>
      <w:tr w:rsidR="00E53368" w:rsidRPr="00F56FA8" w14:paraId="156EA2BA" w14:textId="77777777" w:rsidTr="005B328B">
        <w:trPr>
          <w:trHeight w:val="471"/>
        </w:trPr>
        <w:tc>
          <w:tcPr>
            <w:tcW w:w="6237" w:type="dxa"/>
            <w:tcBorders>
              <w:left w:val="nil"/>
              <w:right w:val="nil"/>
            </w:tcBorders>
          </w:tcPr>
          <w:p w14:paraId="0059F091" w14:textId="77777777" w:rsidR="00E53368" w:rsidRPr="00F56FA8" w:rsidRDefault="00E53368" w:rsidP="005B328B">
            <w:pPr>
              <w:tabs>
                <w:tab w:val="left" w:pos="9781"/>
              </w:tabs>
              <w:ind w:left="-108"/>
              <w:jc w:val="center"/>
              <w:rPr>
                <w:color w:val="FF0000"/>
                <w:szCs w:val="12"/>
              </w:rPr>
            </w:pPr>
            <w:r w:rsidRPr="00F56FA8">
              <w:rPr>
                <w:color w:val="FF0000"/>
                <w:sz w:val="16"/>
                <w:szCs w:val="12"/>
              </w:rPr>
              <w:t>(Studento vardas ir pavardė, studento pažymėjimo Nr.)</w:t>
            </w:r>
          </w:p>
        </w:tc>
      </w:tr>
      <w:tr w:rsidR="00E53368" w:rsidRPr="00F56FA8" w14:paraId="5D51CE31" w14:textId="77777777" w:rsidTr="005B328B">
        <w:trPr>
          <w:trHeight w:val="421"/>
        </w:trPr>
        <w:tc>
          <w:tcPr>
            <w:tcW w:w="6237" w:type="dxa"/>
            <w:tcBorders>
              <w:left w:val="nil"/>
              <w:right w:val="nil"/>
            </w:tcBorders>
          </w:tcPr>
          <w:p w14:paraId="506567F4" w14:textId="77777777" w:rsidR="00E53368" w:rsidRPr="00F56FA8" w:rsidRDefault="00E53368" w:rsidP="005B328B">
            <w:pPr>
              <w:tabs>
                <w:tab w:val="left" w:pos="9781"/>
              </w:tabs>
              <w:ind w:left="-108"/>
              <w:jc w:val="center"/>
              <w:rPr>
                <w:color w:val="FF0000"/>
                <w:szCs w:val="12"/>
              </w:rPr>
            </w:pPr>
            <w:r w:rsidRPr="00F56FA8">
              <w:rPr>
                <w:color w:val="FF0000"/>
                <w:sz w:val="16"/>
                <w:szCs w:val="12"/>
              </w:rPr>
              <w:t>(Fakultetas)</w:t>
            </w:r>
          </w:p>
        </w:tc>
      </w:tr>
    </w:tbl>
    <w:p w14:paraId="266015F4" w14:textId="77777777" w:rsidR="00E53368" w:rsidRPr="00F56FA8" w:rsidRDefault="00E53368" w:rsidP="00E53368">
      <w:pPr>
        <w:tabs>
          <w:tab w:val="left" w:pos="9781"/>
        </w:tabs>
        <w:ind w:right="398"/>
        <w:jc w:val="center"/>
        <w:rPr>
          <w:color w:val="FF0000"/>
          <w:szCs w:val="12"/>
        </w:rPr>
      </w:pPr>
      <w:r w:rsidRPr="00F56FA8">
        <w:rPr>
          <w:color w:val="FF0000"/>
          <w:sz w:val="16"/>
          <w:szCs w:val="12"/>
        </w:rPr>
        <w:t>(Studijų programa, akademinė grupė)</w:t>
      </w:r>
    </w:p>
    <w:p w14:paraId="4F36F78C" w14:textId="77777777" w:rsidR="00E53368" w:rsidRPr="00F56FA8" w:rsidRDefault="00E53368" w:rsidP="00E53368">
      <w:pPr>
        <w:tabs>
          <w:tab w:val="left" w:pos="9781"/>
        </w:tabs>
        <w:ind w:right="398"/>
        <w:jc w:val="center"/>
        <w:rPr>
          <w:color w:val="FF0000"/>
          <w:sz w:val="16"/>
          <w:szCs w:val="12"/>
        </w:rPr>
      </w:pPr>
    </w:p>
    <w:p w14:paraId="0AC3A1C2" w14:textId="77777777" w:rsidR="00E53368" w:rsidRDefault="00E53368" w:rsidP="00E53368">
      <w:pPr>
        <w:tabs>
          <w:tab w:val="left" w:pos="9781"/>
        </w:tabs>
        <w:ind w:right="398"/>
        <w:jc w:val="center"/>
        <w:rPr>
          <w:sz w:val="16"/>
          <w:szCs w:val="12"/>
        </w:rPr>
      </w:pPr>
    </w:p>
    <w:p w14:paraId="0E215889" w14:textId="77777777" w:rsidR="00E53368" w:rsidRDefault="00E53368" w:rsidP="00E53368">
      <w:pPr>
        <w:tabs>
          <w:tab w:val="left" w:pos="9781"/>
        </w:tabs>
        <w:ind w:right="398"/>
        <w:jc w:val="center"/>
        <w:outlineLvl w:val="0"/>
        <w:rPr>
          <w:b/>
          <w:bCs/>
        </w:rPr>
      </w:pPr>
      <w:r>
        <w:rPr>
          <w:b/>
          <w:bCs/>
          <w:caps/>
        </w:rPr>
        <w:t>Baigiamojo darbo</w:t>
      </w:r>
      <w:r>
        <w:rPr>
          <w:b/>
          <w:bCs/>
        </w:rPr>
        <w:t xml:space="preserve"> </w:t>
      </w:r>
    </w:p>
    <w:p w14:paraId="304E3711" w14:textId="77777777" w:rsidR="00E53368" w:rsidRDefault="00E53368" w:rsidP="00E53368">
      <w:pPr>
        <w:tabs>
          <w:tab w:val="left" w:pos="9781"/>
        </w:tabs>
        <w:ind w:right="398"/>
        <w:jc w:val="center"/>
        <w:rPr>
          <w:b/>
          <w:bCs/>
        </w:rPr>
      </w:pPr>
      <w:r>
        <w:rPr>
          <w:b/>
          <w:bCs/>
        </w:rPr>
        <w:t>SĄŽININGUMO DEKLARACIJA</w:t>
      </w:r>
    </w:p>
    <w:p w14:paraId="43A362F7" w14:textId="77777777" w:rsidR="00E53368" w:rsidRDefault="00E53368" w:rsidP="00E53368">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E53368" w14:paraId="4397DE6E" w14:textId="77777777" w:rsidTr="005B328B">
        <w:tc>
          <w:tcPr>
            <w:tcW w:w="931" w:type="dxa"/>
            <w:tcBorders>
              <w:top w:val="nil"/>
              <w:left w:val="nil"/>
              <w:bottom w:val="nil"/>
              <w:right w:val="nil"/>
            </w:tcBorders>
          </w:tcPr>
          <w:p w14:paraId="6E1864C3" w14:textId="77777777" w:rsidR="00E53368" w:rsidRDefault="00E53368" w:rsidP="005B328B">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38DE6E2C" w14:textId="77777777" w:rsidR="00E53368" w:rsidRPr="00F061DD" w:rsidRDefault="00E53368" w:rsidP="005B328B">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48356606" w14:textId="77777777" w:rsidR="00E53368" w:rsidRDefault="00E53368" w:rsidP="005B328B">
            <w:pPr>
              <w:tabs>
                <w:tab w:val="left" w:pos="9781"/>
              </w:tabs>
              <w:ind w:left="426" w:right="398" w:hanging="426"/>
              <w:jc w:val="center"/>
              <w:rPr>
                <w:szCs w:val="12"/>
              </w:rPr>
            </w:pPr>
            <w:r>
              <w:rPr>
                <w:szCs w:val="12"/>
              </w:rPr>
              <w:t>d.</w:t>
            </w:r>
          </w:p>
        </w:tc>
      </w:tr>
    </w:tbl>
    <w:p w14:paraId="343CEB2B" w14:textId="77777777" w:rsidR="00E53368" w:rsidRDefault="00E53368" w:rsidP="00E53368">
      <w:pPr>
        <w:tabs>
          <w:tab w:val="left" w:pos="9781"/>
        </w:tabs>
        <w:ind w:right="398"/>
        <w:jc w:val="center"/>
        <w:rPr>
          <w:sz w:val="16"/>
          <w:szCs w:val="12"/>
        </w:rPr>
      </w:pPr>
      <w:r>
        <w:rPr>
          <w:sz w:val="16"/>
          <w:szCs w:val="12"/>
        </w:rPr>
        <w:t>(Data)</w:t>
      </w:r>
    </w:p>
    <w:p w14:paraId="201695DB" w14:textId="77777777" w:rsidR="00E53368" w:rsidRDefault="00E53368" w:rsidP="00E53368">
      <w:pPr>
        <w:tabs>
          <w:tab w:val="left" w:pos="9781"/>
        </w:tabs>
        <w:ind w:right="398"/>
        <w:jc w:val="center"/>
        <w:rPr>
          <w:szCs w:val="12"/>
        </w:rPr>
      </w:pPr>
    </w:p>
    <w:p w14:paraId="1D7FC61B" w14:textId="77777777" w:rsidR="00E53368" w:rsidRDefault="00E53368" w:rsidP="00E53368">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E53368" w:rsidRPr="00F56FA8" w14:paraId="6C63988F" w14:textId="77777777" w:rsidTr="005B328B">
        <w:trPr>
          <w:cantSplit/>
        </w:trPr>
        <w:tc>
          <w:tcPr>
            <w:tcW w:w="6238" w:type="dxa"/>
            <w:gridSpan w:val="5"/>
            <w:tcBorders>
              <w:top w:val="nil"/>
              <w:left w:val="nil"/>
              <w:bottom w:val="nil"/>
              <w:right w:val="nil"/>
            </w:tcBorders>
            <w:vAlign w:val="bottom"/>
          </w:tcPr>
          <w:p w14:paraId="49DFC197" w14:textId="77777777" w:rsidR="00E53368" w:rsidRPr="00F56FA8" w:rsidRDefault="00E53368" w:rsidP="005B328B">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129825" w14:textId="77777777" w:rsidR="00E53368" w:rsidRPr="00F56FA8" w:rsidRDefault="00E53368" w:rsidP="005B328B">
            <w:pPr>
              <w:tabs>
                <w:tab w:val="left" w:pos="9781"/>
              </w:tabs>
              <w:ind w:right="398"/>
              <w:jc w:val="both"/>
              <w:rPr>
                <w:color w:val="FF0000"/>
                <w:szCs w:val="12"/>
              </w:rPr>
            </w:pPr>
          </w:p>
        </w:tc>
      </w:tr>
      <w:tr w:rsidR="00E53368" w:rsidRPr="00F56FA8" w14:paraId="188D235F" w14:textId="77777777" w:rsidTr="005B328B">
        <w:trPr>
          <w:cantSplit/>
        </w:trPr>
        <w:tc>
          <w:tcPr>
            <w:tcW w:w="9640" w:type="dxa"/>
            <w:gridSpan w:val="8"/>
            <w:tcBorders>
              <w:top w:val="nil"/>
              <w:left w:val="nil"/>
              <w:right w:val="nil"/>
            </w:tcBorders>
          </w:tcPr>
          <w:p w14:paraId="43E08CFA" w14:textId="77777777" w:rsidR="00E53368" w:rsidRPr="00F56FA8" w:rsidRDefault="00E53368" w:rsidP="005B328B">
            <w:pPr>
              <w:tabs>
                <w:tab w:val="left" w:pos="9781"/>
              </w:tabs>
              <w:ind w:right="398"/>
              <w:jc w:val="center"/>
              <w:rPr>
                <w:color w:val="FF0000"/>
                <w:sz w:val="22"/>
                <w:szCs w:val="22"/>
              </w:rPr>
            </w:pPr>
          </w:p>
        </w:tc>
      </w:tr>
      <w:tr w:rsidR="00E53368" w:rsidRPr="00F56FA8" w14:paraId="0BA11820" w14:textId="77777777" w:rsidTr="005B328B">
        <w:trPr>
          <w:cantSplit/>
        </w:trPr>
        <w:tc>
          <w:tcPr>
            <w:tcW w:w="9640" w:type="dxa"/>
            <w:gridSpan w:val="8"/>
            <w:tcBorders>
              <w:left w:val="nil"/>
              <w:bottom w:val="single" w:sz="4" w:space="0" w:color="auto"/>
              <w:right w:val="nil"/>
            </w:tcBorders>
          </w:tcPr>
          <w:p w14:paraId="7992B119" w14:textId="77777777" w:rsidR="00E53368" w:rsidRPr="00F56FA8" w:rsidRDefault="00E53368" w:rsidP="005B328B">
            <w:pPr>
              <w:tabs>
                <w:tab w:val="left" w:pos="601"/>
                <w:tab w:val="left" w:pos="9781"/>
              </w:tabs>
              <w:ind w:right="190"/>
              <w:jc w:val="center"/>
              <w:rPr>
                <w:color w:val="FF0000"/>
                <w:sz w:val="22"/>
                <w:szCs w:val="22"/>
              </w:rPr>
            </w:pPr>
          </w:p>
        </w:tc>
      </w:tr>
      <w:tr w:rsidR="00E53368" w:rsidRPr="00F56FA8" w14:paraId="11779764" w14:textId="77777777" w:rsidTr="005B328B">
        <w:trPr>
          <w:cantSplit/>
        </w:trPr>
        <w:tc>
          <w:tcPr>
            <w:tcW w:w="1398" w:type="dxa"/>
            <w:tcBorders>
              <w:top w:val="nil"/>
              <w:left w:val="nil"/>
              <w:bottom w:val="nil"/>
              <w:right w:val="nil"/>
            </w:tcBorders>
            <w:vAlign w:val="bottom"/>
          </w:tcPr>
          <w:p w14:paraId="3E2749D5" w14:textId="77777777" w:rsidR="00E53368" w:rsidRPr="00F56FA8" w:rsidRDefault="00E53368" w:rsidP="005B328B">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044851CA" w14:textId="77777777" w:rsidR="00E53368" w:rsidRPr="00F56FA8" w:rsidRDefault="00E53368" w:rsidP="005B328B">
            <w:pPr>
              <w:tabs>
                <w:tab w:val="left" w:pos="9781"/>
              </w:tabs>
              <w:ind w:right="-46"/>
              <w:jc w:val="center"/>
              <w:rPr>
                <w:color w:val="FF0000"/>
                <w:szCs w:val="12"/>
              </w:rPr>
            </w:pPr>
          </w:p>
        </w:tc>
        <w:tc>
          <w:tcPr>
            <w:tcW w:w="647" w:type="dxa"/>
            <w:tcBorders>
              <w:top w:val="nil"/>
              <w:left w:val="nil"/>
              <w:bottom w:val="nil"/>
              <w:right w:val="nil"/>
            </w:tcBorders>
            <w:vAlign w:val="bottom"/>
          </w:tcPr>
          <w:p w14:paraId="65766AF4" w14:textId="77777777" w:rsidR="00E53368" w:rsidRPr="00F56FA8" w:rsidRDefault="00E53368" w:rsidP="005B328B">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0AF1F1CE" w14:textId="77777777" w:rsidR="00E53368" w:rsidRPr="00F56FA8" w:rsidRDefault="00E53368" w:rsidP="005B328B">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7ED6132B" w14:textId="77777777" w:rsidR="00E53368" w:rsidRPr="00F56FA8" w:rsidRDefault="00E53368" w:rsidP="005B328B">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5AA66AF" w14:textId="77777777" w:rsidR="00E53368" w:rsidRPr="00F56FA8" w:rsidRDefault="00E53368" w:rsidP="005B328B">
            <w:pPr>
              <w:tabs>
                <w:tab w:val="left" w:pos="9781"/>
              </w:tabs>
              <w:ind w:left="-149" w:right="-108"/>
              <w:jc w:val="both"/>
              <w:rPr>
                <w:color w:val="FF0000"/>
                <w:szCs w:val="12"/>
              </w:rPr>
            </w:pPr>
          </w:p>
        </w:tc>
        <w:tc>
          <w:tcPr>
            <w:tcW w:w="567" w:type="dxa"/>
            <w:tcBorders>
              <w:top w:val="nil"/>
              <w:left w:val="nil"/>
              <w:bottom w:val="nil"/>
              <w:right w:val="nil"/>
            </w:tcBorders>
            <w:vAlign w:val="bottom"/>
          </w:tcPr>
          <w:p w14:paraId="25323067" w14:textId="77777777" w:rsidR="00E53368" w:rsidRPr="00F56FA8" w:rsidRDefault="00E53368" w:rsidP="005B328B">
            <w:pPr>
              <w:tabs>
                <w:tab w:val="left" w:pos="1088"/>
                <w:tab w:val="left" w:pos="9781"/>
              </w:tabs>
              <w:ind w:right="-250" w:hanging="108"/>
              <w:rPr>
                <w:color w:val="FF0000"/>
                <w:szCs w:val="12"/>
              </w:rPr>
            </w:pPr>
            <w:r w:rsidRPr="00F56FA8">
              <w:rPr>
                <w:color w:val="FF0000"/>
                <w:szCs w:val="12"/>
              </w:rPr>
              <w:t>, yra</w:t>
            </w:r>
          </w:p>
        </w:tc>
      </w:tr>
    </w:tbl>
    <w:p w14:paraId="33F7A51B" w14:textId="77777777" w:rsidR="00E53368" w:rsidRPr="00F56FA8" w:rsidRDefault="00E53368" w:rsidP="00E53368">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3E85C51D" w14:textId="77777777" w:rsidR="00E53368" w:rsidRPr="00F56FA8" w:rsidRDefault="00E53368" w:rsidP="00E53368">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E53368" w:rsidRPr="00F56FA8" w14:paraId="4D8CCD65" w14:textId="77777777" w:rsidTr="005B328B">
        <w:tc>
          <w:tcPr>
            <w:tcW w:w="2835" w:type="dxa"/>
            <w:tcBorders>
              <w:top w:val="nil"/>
              <w:left w:val="nil"/>
              <w:bottom w:val="nil"/>
              <w:right w:val="nil"/>
            </w:tcBorders>
          </w:tcPr>
          <w:p w14:paraId="2CE7CE3E" w14:textId="77777777" w:rsidR="00E53368" w:rsidRPr="00F56FA8" w:rsidRDefault="00E53368" w:rsidP="005B328B">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53DFD8CB" w14:textId="77777777" w:rsidR="00E53368" w:rsidRPr="00F56FA8" w:rsidRDefault="00E53368" w:rsidP="005B328B">
            <w:pPr>
              <w:tabs>
                <w:tab w:val="left" w:pos="9781"/>
              </w:tabs>
              <w:ind w:left="-958" w:right="-108" w:firstLine="958"/>
              <w:jc w:val="both"/>
              <w:rPr>
                <w:color w:val="FF0000"/>
                <w:szCs w:val="12"/>
              </w:rPr>
            </w:pPr>
          </w:p>
        </w:tc>
      </w:tr>
      <w:tr w:rsidR="00E53368" w:rsidRPr="00F56FA8" w14:paraId="66406C93" w14:textId="77777777" w:rsidTr="005B328B">
        <w:trPr>
          <w:cantSplit/>
        </w:trPr>
        <w:tc>
          <w:tcPr>
            <w:tcW w:w="9639" w:type="dxa"/>
            <w:gridSpan w:val="3"/>
            <w:tcBorders>
              <w:top w:val="nil"/>
              <w:left w:val="nil"/>
              <w:right w:val="nil"/>
            </w:tcBorders>
          </w:tcPr>
          <w:p w14:paraId="2DB079E1" w14:textId="77777777" w:rsidR="00E53368" w:rsidRPr="00F56FA8" w:rsidRDefault="00E53368" w:rsidP="005B328B">
            <w:pPr>
              <w:tabs>
                <w:tab w:val="left" w:pos="9781"/>
              </w:tabs>
              <w:ind w:right="397"/>
              <w:jc w:val="both"/>
              <w:rPr>
                <w:color w:val="FF0000"/>
                <w:szCs w:val="12"/>
              </w:rPr>
            </w:pPr>
          </w:p>
        </w:tc>
      </w:tr>
      <w:tr w:rsidR="00E53368" w:rsidRPr="00F56FA8" w14:paraId="14D3F305" w14:textId="77777777" w:rsidTr="005B328B">
        <w:trPr>
          <w:cantSplit/>
        </w:trPr>
        <w:tc>
          <w:tcPr>
            <w:tcW w:w="9639" w:type="dxa"/>
            <w:gridSpan w:val="3"/>
            <w:tcBorders>
              <w:left w:val="nil"/>
              <w:bottom w:val="single" w:sz="4" w:space="0" w:color="auto"/>
              <w:right w:val="nil"/>
            </w:tcBorders>
          </w:tcPr>
          <w:p w14:paraId="50923A50" w14:textId="77777777" w:rsidR="00E53368" w:rsidRPr="00F56FA8" w:rsidRDefault="00E53368" w:rsidP="005B328B">
            <w:pPr>
              <w:tabs>
                <w:tab w:val="left" w:pos="9781"/>
              </w:tabs>
              <w:ind w:right="397"/>
              <w:jc w:val="both"/>
              <w:rPr>
                <w:color w:val="FF0000"/>
                <w:szCs w:val="12"/>
              </w:rPr>
            </w:pPr>
          </w:p>
        </w:tc>
      </w:tr>
      <w:tr w:rsidR="00E53368" w:rsidRPr="00F56FA8" w14:paraId="53E88B7C" w14:textId="77777777" w:rsidTr="005B328B">
        <w:trPr>
          <w:cantSplit/>
        </w:trPr>
        <w:tc>
          <w:tcPr>
            <w:tcW w:w="3118" w:type="dxa"/>
            <w:gridSpan w:val="2"/>
            <w:tcBorders>
              <w:left w:val="nil"/>
              <w:bottom w:val="nil"/>
              <w:right w:val="nil"/>
            </w:tcBorders>
          </w:tcPr>
          <w:p w14:paraId="221EC622" w14:textId="77777777" w:rsidR="00E53368" w:rsidRPr="00F56FA8" w:rsidRDefault="00E53368" w:rsidP="005B328B">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11A3CC7D" w14:textId="77777777" w:rsidR="00E53368" w:rsidRPr="00F56FA8" w:rsidRDefault="00E53368" w:rsidP="005B328B">
            <w:pPr>
              <w:tabs>
                <w:tab w:val="left" w:pos="9781"/>
              </w:tabs>
              <w:ind w:right="119"/>
              <w:jc w:val="both"/>
              <w:rPr>
                <w:color w:val="FF0000"/>
                <w:szCs w:val="12"/>
              </w:rPr>
            </w:pPr>
          </w:p>
        </w:tc>
      </w:tr>
    </w:tbl>
    <w:p w14:paraId="1B3BF71B" w14:textId="77777777" w:rsidR="00E53368" w:rsidRDefault="00E53368" w:rsidP="00E53368">
      <w:pPr>
        <w:tabs>
          <w:tab w:val="left" w:pos="9781"/>
        </w:tabs>
        <w:ind w:right="-1" w:firstLine="709"/>
        <w:jc w:val="both"/>
        <w:rPr>
          <w:szCs w:val="12"/>
        </w:rPr>
      </w:pPr>
    </w:p>
    <w:p w14:paraId="66837F3A" w14:textId="77777777" w:rsidR="00E53368" w:rsidRDefault="00E53368" w:rsidP="00E53368">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5DB4CBA8" w14:textId="77777777" w:rsidR="00E53368" w:rsidRDefault="00E53368" w:rsidP="00E53368">
      <w:pPr>
        <w:tabs>
          <w:tab w:val="left" w:pos="9781"/>
        </w:tabs>
        <w:ind w:right="-1" w:firstLine="709"/>
        <w:jc w:val="both"/>
        <w:rPr>
          <w:szCs w:val="12"/>
        </w:rPr>
      </w:pPr>
    </w:p>
    <w:p w14:paraId="7BF5C1F8" w14:textId="77777777" w:rsidR="00E53368" w:rsidRDefault="00E53368" w:rsidP="00E53368">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E53368" w14:paraId="714BD391" w14:textId="77777777" w:rsidTr="005B328B">
        <w:tc>
          <w:tcPr>
            <w:tcW w:w="2304" w:type="dxa"/>
            <w:tcBorders>
              <w:bottom w:val="single" w:sz="4" w:space="0" w:color="auto"/>
            </w:tcBorders>
          </w:tcPr>
          <w:p w14:paraId="1E1F5469" w14:textId="77777777" w:rsidR="00E53368" w:rsidRDefault="00E53368" w:rsidP="005B328B">
            <w:pPr>
              <w:pStyle w:val="BodyTextIndent2"/>
              <w:rPr>
                <w:caps/>
                <w:sz w:val="18"/>
                <w:szCs w:val="18"/>
              </w:rPr>
            </w:pPr>
          </w:p>
        </w:tc>
        <w:tc>
          <w:tcPr>
            <w:tcW w:w="1098" w:type="dxa"/>
          </w:tcPr>
          <w:p w14:paraId="32F609A6" w14:textId="77777777" w:rsidR="00E53368" w:rsidRDefault="00E53368" w:rsidP="005B328B">
            <w:pPr>
              <w:pStyle w:val="BodyTextIndent2"/>
              <w:rPr>
                <w:caps/>
                <w:sz w:val="18"/>
                <w:szCs w:val="18"/>
              </w:rPr>
            </w:pPr>
          </w:p>
        </w:tc>
        <w:tc>
          <w:tcPr>
            <w:tcW w:w="3296" w:type="dxa"/>
            <w:tcBorders>
              <w:bottom w:val="single" w:sz="4" w:space="0" w:color="auto"/>
            </w:tcBorders>
          </w:tcPr>
          <w:p w14:paraId="23DD066A" w14:textId="77777777" w:rsidR="00E53368" w:rsidRDefault="00E53368" w:rsidP="005B328B">
            <w:pPr>
              <w:pStyle w:val="BodyTextIndent2"/>
              <w:rPr>
                <w:caps/>
                <w:sz w:val="18"/>
                <w:szCs w:val="18"/>
              </w:rPr>
            </w:pPr>
          </w:p>
        </w:tc>
      </w:tr>
      <w:tr w:rsidR="00E53368" w14:paraId="1B38B030" w14:textId="77777777" w:rsidTr="005B328B">
        <w:tc>
          <w:tcPr>
            <w:tcW w:w="2304" w:type="dxa"/>
            <w:tcBorders>
              <w:top w:val="single" w:sz="4" w:space="0" w:color="auto"/>
            </w:tcBorders>
          </w:tcPr>
          <w:p w14:paraId="05005153" w14:textId="77777777" w:rsidR="00E53368" w:rsidRDefault="00E53368" w:rsidP="005B328B">
            <w:pPr>
              <w:pStyle w:val="BodyTextIndent2"/>
              <w:jc w:val="center"/>
              <w:rPr>
                <w:sz w:val="18"/>
                <w:szCs w:val="18"/>
              </w:rPr>
            </w:pPr>
            <w:r>
              <w:rPr>
                <w:sz w:val="18"/>
                <w:szCs w:val="18"/>
              </w:rPr>
              <w:t>(Parašas)</w:t>
            </w:r>
          </w:p>
        </w:tc>
        <w:tc>
          <w:tcPr>
            <w:tcW w:w="1098" w:type="dxa"/>
          </w:tcPr>
          <w:p w14:paraId="783C82FD" w14:textId="77777777" w:rsidR="00E53368" w:rsidRDefault="00E53368" w:rsidP="005B328B">
            <w:pPr>
              <w:pStyle w:val="BodyTextIndent2"/>
              <w:rPr>
                <w:sz w:val="18"/>
                <w:szCs w:val="18"/>
              </w:rPr>
            </w:pPr>
          </w:p>
        </w:tc>
        <w:tc>
          <w:tcPr>
            <w:tcW w:w="3296" w:type="dxa"/>
            <w:tcBorders>
              <w:top w:val="single" w:sz="4" w:space="0" w:color="auto"/>
            </w:tcBorders>
          </w:tcPr>
          <w:p w14:paraId="447A19B3" w14:textId="77777777" w:rsidR="00E53368" w:rsidRDefault="00E53368" w:rsidP="005B328B">
            <w:pPr>
              <w:pStyle w:val="BodyTextIndent2"/>
              <w:jc w:val="center"/>
              <w:rPr>
                <w:sz w:val="18"/>
                <w:szCs w:val="18"/>
              </w:rPr>
            </w:pPr>
            <w:r>
              <w:rPr>
                <w:sz w:val="18"/>
                <w:szCs w:val="18"/>
              </w:rPr>
              <w:t>(Vardas ir pavardė)</w:t>
            </w:r>
          </w:p>
        </w:tc>
      </w:tr>
    </w:tbl>
    <w:p w14:paraId="68CBD1D7" w14:textId="77777777" w:rsidR="00E53368" w:rsidRDefault="00E53368" w:rsidP="00E53368">
      <w:pPr>
        <w:tabs>
          <w:tab w:val="left" w:pos="9781"/>
        </w:tabs>
        <w:ind w:right="-1"/>
        <w:rPr>
          <w:szCs w:val="12"/>
        </w:rPr>
      </w:pPr>
    </w:p>
    <w:p w14:paraId="6E3E0BFB" w14:textId="77777777" w:rsidR="00E53368" w:rsidRDefault="00E53368" w:rsidP="00E53368"/>
    <w:p w14:paraId="5D5E8515" w14:textId="77777777" w:rsidR="00E53368" w:rsidRDefault="00E53368" w:rsidP="00E53368"/>
    <w:p w14:paraId="55C4C55B" w14:textId="77777777" w:rsidR="00DC4027" w:rsidRDefault="00E53368" w:rsidP="00DC4027">
      <w:pPr>
        <w:jc w:val="center"/>
        <w:rPr>
          <w:b/>
        </w:rPr>
      </w:pPr>
      <w:r>
        <w:br w:type="page"/>
      </w:r>
      <w:r w:rsidR="00DC4027">
        <w:rPr>
          <w:b/>
        </w:rPr>
        <w:lastRenderedPageBreak/>
        <w:t>SUTIKIMAS DĖL ASMENS DUOMENŲ NAUDOJIMO</w:t>
      </w:r>
    </w:p>
    <w:p w14:paraId="78D42A98" w14:textId="77777777" w:rsidR="00DC4027" w:rsidRDefault="00DC4027" w:rsidP="00DC4027">
      <w:pPr>
        <w:jc w:val="center"/>
        <w:rPr>
          <w:kern w:val="28"/>
          <w:sz w:val="22"/>
          <w:szCs w:val="22"/>
        </w:rPr>
      </w:pPr>
    </w:p>
    <w:p w14:paraId="7E72F0B1" w14:textId="77777777" w:rsidR="00DC4027" w:rsidRDefault="00DC4027" w:rsidP="00DC4027">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tblGrid>
      <w:tr w:rsidR="00DC4027" w14:paraId="08EE0EB3" w14:textId="77777777" w:rsidTr="005B328B">
        <w:tc>
          <w:tcPr>
            <w:tcW w:w="1980" w:type="dxa"/>
            <w:tcBorders>
              <w:top w:val="single" w:sz="2" w:space="0" w:color="auto"/>
              <w:left w:val="nil"/>
              <w:bottom w:val="nil"/>
              <w:right w:val="nil"/>
            </w:tcBorders>
            <w:hideMark/>
          </w:tcPr>
          <w:p w14:paraId="1A88B0A9" w14:textId="77777777" w:rsidR="00DC4027" w:rsidRDefault="00DC4027" w:rsidP="005B328B">
            <w:pPr>
              <w:rPr>
                <w:kern w:val="28"/>
                <w:sz w:val="18"/>
                <w:lang w:eastAsia="en-US"/>
              </w:rPr>
            </w:pPr>
            <w:r>
              <w:rPr>
                <w:kern w:val="28"/>
                <w:sz w:val="18"/>
              </w:rPr>
              <w:t xml:space="preserve">            (Data)</w:t>
            </w:r>
          </w:p>
        </w:tc>
      </w:tr>
    </w:tbl>
    <w:p w14:paraId="2FB6B18F" w14:textId="77777777" w:rsidR="00DC4027" w:rsidRDefault="00DC4027" w:rsidP="00DC4027">
      <w:pPr>
        <w:jc w:val="center"/>
        <w:rPr>
          <w:kern w:val="28"/>
          <w:szCs w:val="20"/>
          <w:lang w:eastAsia="en-US"/>
        </w:rPr>
      </w:pPr>
      <w:r>
        <w:rPr>
          <w:kern w:val="28"/>
        </w:rPr>
        <w:t xml:space="preserve">  </w:t>
      </w:r>
    </w:p>
    <w:p w14:paraId="0EC68E33" w14:textId="77777777" w:rsidR="00DC4027" w:rsidRDefault="00DC4027" w:rsidP="00DC4027">
      <w:pPr>
        <w:jc w:val="center"/>
      </w:pPr>
    </w:p>
    <w:p w14:paraId="7249E66F" w14:textId="77777777" w:rsidR="00DC4027" w:rsidRDefault="00DC4027" w:rsidP="00DC4027">
      <w:pPr>
        <w:spacing w:line="320" w:lineRule="exact"/>
        <w:ind w:firstLine="720"/>
        <w:jc w:val="both"/>
        <w:rPr>
          <w:color w:val="000000"/>
        </w:rPr>
      </w:pPr>
      <w:r>
        <w:t>Šiuo sutikimu aš, [</w:t>
      </w:r>
      <w:r>
        <w:rPr>
          <w:color w:val="4472C4"/>
          <w:u w:val="single"/>
        </w:rPr>
        <w:t>vardas, pavardė</w:t>
      </w:r>
      <w:r>
        <w:t xml:space="preserve">] (toliau – Duomenų subjektas) sutinku, kad Vilniaus Gedimino technikos universitetas, juridinio asmens kodas 111950243, adresas Saulėtekio al. 11, LT-10223 Vilnius (toliau – Duomenų valdytojas), tvarkytų mano asmens duomenis kitų studentų mokymosi tikslu. </w:t>
      </w:r>
      <w:r>
        <w:rPr>
          <w:color w:val="000000"/>
        </w:rPr>
        <w:t>T. y. tvarkytų (</w:t>
      </w:r>
      <w:r>
        <w:rPr>
          <w:i/>
          <w:color w:val="000000"/>
        </w:rPr>
        <w:t>pažymėkite tinkamą</w:t>
      </w:r>
      <w:r>
        <w:rPr>
          <w:color w:val="000000"/>
        </w:rPr>
        <w:t>):</w:t>
      </w:r>
    </w:p>
    <w:p w14:paraId="181A1B1A"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 xml:space="preserve">☐ </w:t>
      </w:r>
      <w:r>
        <w:rPr>
          <w:color w:val="000000"/>
        </w:rPr>
        <w:t>vardą, pavardę, bakalauro baigiamąjį darbą;</w:t>
      </w:r>
    </w:p>
    <w:p w14:paraId="3C8E61C7"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bakalauro baigiamąjį darbą, nenurodant vardo, pavardės; </w:t>
      </w:r>
    </w:p>
    <w:p w14:paraId="3D49E503"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vardą, pavardę, magistro baigiamąjį darbą; </w:t>
      </w:r>
    </w:p>
    <w:p w14:paraId="56E37623" w14:textId="77777777" w:rsidR="00DC4027" w:rsidRDefault="00DC4027" w:rsidP="00DC4027">
      <w:pPr>
        <w:spacing w:after="240" w:line="320" w:lineRule="exact"/>
        <w:ind w:left="782"/>
        <w:jc w:val="both"/>
        <w:rPr>
          <w:color w:val="000000"/>
        </w:rPr>
      </w:pPr>
      <w:r>
        <w:rPr>
          <w:rFonts w:ascii="MS Gothic" w:eastAsia="MS Gothic" w:hAnsi="MS Gothic" w:hint="eastAsia"/>
          <w:color w:val="000000"/>
          <w:lang w:val="en-US"/>
        </w:rPr>
        <w:t>☐</w:t>
      </w:r>
      <w:r>
        <w:rPr>
          <w:color w:val="000000"/>
        </w:rPr>
        <w:t xml:space="preserve">  magistro baigiamąjį darbą nenurodant vardo, pavardės.</w:t>
      </w:r>
    </w:p>
    <w:p w14:paraId="6F37F295" w14:textId="77777777" w:rsidR="00DC4027" w:rsidRDefault="00DC4027" w:rsidP="00DC4027">
      <w:pPr>
        <w:spacing w:after="240" w:line="320" w:lineRule="exact"/>
        <w:ind w:firstLine="709"/>
        <w:jc w:val="both"/>
      </w:pPr>
      <w:r>
        <w:rPr>
          <w:color w:val="000000"/>
        </w:rPr>
        <w:t xml:space="preserve"> Šiuo tikslu tvarkomų asmens duomenų Duomenų valdytojas neperduos jokiems tretiesiems asmenims, studentams su </w:t>
      </w:r>
      <w:r>
        <w:t xml:space="preserve">baigiamaisiais darbais bus leidžiama susipažinti vidinėje informacinėje sistemoje. Duomenų subjekto asmens duomenys šiuo tikslu bus naudojami ne ilgiau nei 5 metai. </w:t>
      </w:r>
    </w:p>
    <w:p w14:paraId="50621E1D" w14:textId="77777777" w:rsidR="00DC4027" w:rsidRDefault="00DC4027" w:rsidP="00DC4027">
      <w:pPr>
        <w:spacing w:line="320" w:lineRule="exact"/>
        <w:ind w:firstLine="720"/>
        <w:jc w:val="both"/>
      </w:pPr>
      <w:r>
        <w:t>Šiuo sutikimu Duomenų subjektas patvirtina, kad yra supažindintas su šiomis teisėmis:</w:t>
      </w:r>
    </w:p>
    <w:p w14:paraId="5F2A0C3C" w14:textId="77777777" w:rsidR="00DC4027" w:rsidRDefault="00DC4027" w:rsidP="00DC4027">
      <w:pPr>
        <w:pStyle w:val="ListParagraph"/>
        <w:numPr>
          <w:ilvl w:val="0"/>
          <w:numId w:val="37"/>
        </w:numPr>
        <w:spacing w:line="320" w:lineRule="exact"/>
        <w:jc w:val="both"/>
        <w:rPr>
          <w:lang w:val="lt-LT"/>
        </w:rPr>
      </w:pPr>
      <w:r>
        <w:rPr>
          <w:lang w:val="lt-LT"/>
        </w:rPr>
        <w:t>Susipažinti su savo duomenimis ir kaip jie yra tvarkomi (teisė susipažinti);</w:t>
      </w:r>
    </w:p>
    <w:p w14:paraId="6B24417F" w14:textId="77777777" w:rsidR="00DC4027" w:rsidRDefault="00DC4027" w:rsidP="00DC4027">
      <w:pPr>
        <w:pStyle w:val="ListParagraph"/>
        <w:numPr>
          <w:ilvl w:val="0"/>
          <w:numId w:val="37"/>
        </w:numPr>
        <w:spacing w:line="320" w:lineRule="exact"/>
        <w:jc w:val="both"/>
        <w:rPr>
          <w:lang w:val="lt-LT"/>
        </w:rPr>
      </w:pPr>
      <w:r>
        <w:rPr>
          <w:lang w:val="lt-LT"/>
        </w:rPr>
        <w:t>Reikalauti ištaisyti arba, atsižvelgiant į asmens duomenų tvarkymo tikslus papildyti asmens neišsamius asmens duomenis (teisė ištaisyti);</w:t>
      </w:r>
    </w:p>
    <w:p w14:paraId="68F18DF6" w14:textId="77777777" w:rsidR="00DC4027" w:rsidRDefault="00DC4027" w:rsidP="00DC4027">
      <w:pPr>
        <w:pStyle w:val="ListParagraph"/>
        <w:numPr>
          <w:ilvl w:val="0"/>
          <w:numId w:val="37"/>
        </w:numPr>
        <w:spacing w:line="320" w:lineRule="exact"/>
        <w:jc w:val="both"/>
        <w:rPr>
          <w:lang w:val="lt-LT"/>
        </w:rPr>
      </w:pPr>
      <w:r>
        <w:rPr>
          <w:lang w:val="lt-LT"/>
        </w:rPr>
        <w:t>Savo duomenis sunaikinti arba sustabdyti savo duomenų tvarkymo veiksmus (išskyrus saugojimą) (teisė sunaikinti ir teisė „būti pamirštam“);</w:t>
      </w:r>
    </w:p>
    <w:p w14:paraId="15DFF4B4" w14:textId="77777777" w:rsidR="00DC4027" w:rsidRDefault="00DC4027" w:rsidP="00DC4027">
      <w:pPr>
        <w:pStyle w:val="ListParagraph"/>
        <w:numPr>
          <w:ilvl w:val="0"/>
          <w:numId w:val="37"/>
        </w:numPr>
        <w:spacing w:line="320" w:lineRule="exact"/>
        <w:jc w:val="both"/>
        <w:rPr>
          <w:lang w:val="lt-LT"/>
        </w:rPr>
      </w:pPr>
      <w:r>
        <w:rPr>
          <w:lang w:val="lt-LT"/>
        </w:rPr>
        <w:t>Reikalauti, kad asmens duomenų valdytojas apribotų asmens duomenų tvarkymą (teisė apriboti);</w:t>
      </w:r>
    </w:p>
    <w:p w14:paraId="4BBB6B2A" w14:textId="77777777" w:rsidR="00DC4027" w:rsidRDefault="00DC4027" w:rsidP="00DC4027">
      <w:pPr>
        <w:pStyle w:val="ListParagraph"/>
        <w:numPr>
          <w:ilvl w:val="0"/>
          <w:numId w:val="37"/>
        </w:numPr>
        <w:spacing w:line="320" w:lineRule="exact"/>
        <w:jc w:val="both"/>
        <w:rPr>
          <w:lang w:val="lt-LT"/>
        </w:rPr>
      </w:pPr>
      <w:r>
        <w:rPr>
          <w:lang w:val="lt-LT"/>
        </w:rPr>
        <w:t>Teise į duomenų perkėlimą (teisė perkelti);</w:t>
      </w:r>
    </w:p>
    <w:p w14:paraId="700B18ED" w14:textId="77777777" w:rsidR="00DC4027" w:rsidRDefault="00DC4027" w:rsidP="00DC4027">
      <w:pPr>
        <w:pStyle w:val="ListParagraph"/>
        <w:numPr>
          <w:ilvl w:val="0"/>
          <w:numId w:val="37"/>
        </w:numPr>
        <w:spacing w:line="320" w:lineRule="exact"/>
        <w:jc w:val="both"/>
        <w:rPr>
          <w:lang w:val="lt-LT"/>
        </w:rPr>
      </w:pPr>
      <w:r>
        <w:rPr>
          <w:lang w:val="lt-LT"/>
        </w:rPr>
        <w:t>Nesutikti, kad būtų tvarkomi asmens duomenys, kai šie duomenys tvarkomi ar ketinami tvarkyti kitais tikslais;</w:t>
      </w:r>
    </w:p>
    <w:p w14:paraId="74C820CC" w14:textId="77777777" w:rsidR="00DC4027" w:rsidRDefault="00DC4027" w:rsidP="00DC4027">
      <w:pPr>
        <w:pStyle w:val="ListParagraph"/>
        <w:numPr>
          <w:ilvl w:val="0"/>
          <w:numId w:val="37"/>
        </w:numPr>
        <w:spacing w:after="240" w:line="320" w:lineRule="exact"/>
        <w:ind w:left="1434" w:hanging="357"/>
        <w:jc w:val="both"/>
        <w:rPr>
          <w:lang w:val="lt-LT"/>
        </w:rPr>
      </w:pPr>
      <w:r>
        <w:rPr>
          <w:lang w:val="lt-LT"/>
        </w:rPr>
        <w:t>Pateikti skundą Valstybinei duomenų apsaugos inspekcijai;</w:t>
      </w:r>
    </w:p>
    <w:p w14:paraId="3C9F371C" w14:textId="77777777" w:rsidR="00DC4027" w:rsidRDefault="00DC4027" w:rsidP="00DC4027">
      <w:pPr>
        <w:spacing w:line="320" w:lineRule="exact"/>
        <w:ind w:firstLine="720"/>
        <w:jc w:val="both"/>
        <w:rPr>
          <w:i/>
        </w:rPr>
      </w:pPr>
      <w:r>
        <w:rPr>
          <w:i/>
        </w:rPr>
        <w:t>Duomenų subjektas turi teisę bet kuriuo metu atšaukti savo sutikimą.</w:t>
      </w:r>
    </w:p>
    <w:p w14:paraId="4311F088" w14:textId="77777777" w:rsidR="00DC4027" w:rsidRDefault="00DC4027" w:rsidP="00DC4027">
      <w:pPr>
        <w:spacing w:line="320" w:lineRule="exact"/>
        <w:jc w:val="both"/>
      </w:pPr>
    </w:p>
    <w:p w14:paraId="22457690" w14:textId="77777777" w:rsidR="00DC4027" w:rsidRDefault="00DC4027" w:rsidP="00DC4027">
      <w:pPr>
        <w:spacing w:line="320" w:lineRule="exact"/>
        <w:ind w:firstLine="720"/>
        <w:jc w:val="right"/>
        <w:rPr>
          <w:i/>
        </w:rPr>
      </w:pPr>
      <w:r>
        <w:rPr>
          <w:i/>
        </w:rPr>
        <w:t>_______________________________________</w:t>
      </w:r>
    </w:p>
    <w:p w14:paraId="5DE22E07" w14:textId="77777777" w:rsidR="00DC4027" w:rsidRDefault="00DC4027" w:rsidP="00DC4027">
      <w:pPr>
        <w:spacing w:line="320" w:lineRule="exact"/>
        <w:ind w:firstLine="720"/>
        <w:jc w:val="right"/>
        <w:rPr>
          <w:i/>
        </w:rPr>
      </w:pPr>
      <w:r>
        <w:rPr>
          <w:i/>
        </w:rPr>
        <w:t>[Duomenų subjekto vardas, pavardė, parašas]</w:t>
      </w:r>
    </w:p>
    <w:p w14:paraId="490CB9D4" w14:textId="77777777" w:rsidR="00DC4027" w:rsidRDefault="00DC4027" w:rsidP="00DC4027"/>
    <w:p w14:paraId="0841DA74" w14:textId="77777777" w:rsidR="00DC4027" w:rsidRDefault="00DC4027" w:rsidP="00DC4027">
      <w:pPr>
        <w:jc w:val="center"/>
        <w:rPr>
          <w:sz w:val="20"/>
        </w:rPr>
      </w:pPr>
      <w:r>
        <w:rPr>
          <w:sz w:val="20"/>
        </w:rPr>
        <w:t>Duomenų valdytojo rekvizitai:</w:t>
      </w:r>
    </w:p>
    <w:p w14:paraId="61663ED9" w14:textId="77777777" w:rsidR="00DC4027" w:rsidRDefault="00DC4027" w:rsidP="00DC4027">
      <w:pPr>
        <w:jc w:val="center"/>
        <w:rPr>
          <w:sz w:val="20"/>
        </w:rPr>
      </w:pPr>
      <w:r>
        <w:rPr>
          <w:sz w:val="20"/>
        </w:rPr>
        <w:t>Vilniaus Gedimino technikos universitetas</w:t>
      </w:r>
    </w:p>
    <w:p w14:paraId="2A85F934" w14:textId="77777777" w:rsidR="00DC4027" w:rsidRDefault="00DC4027" w:rsidP="00DC4027">
      <w:pPr>
        <w:jc w:val="center"/>
        <w:rPr>
          <w:sz w:val="20"/>
        </w:rPr>
      </w:pPr>
      <w:r>
        <w:rPr>
          <w:sz w:val="20"/>
        </w:rPr>
        <w:t>Juridinio asmens kodas: 111950243</w:t>
      </w:r>
    </w:p>
    <w:p w14:paraId="70B608B8" w14:textId="77777777" w:rsidR="00DC4027" w:rsidRDefault="00DC4027" w:rsidP="00DC4027">
      <w:pPr>
        <w:jc w:val="center"/>
        <w:rPr>
          <w:sz w:val="20"/>
        </w:rPr>
      </w:pPr>
      <w:r>
        <w:rPr>
          <w:sz w:val="20"/>
        </w:rPr>
        <w:t>Adresas: Saulėtekio al. 11, LT-10223 Vilnius</w:t>
      </w:r>
    </w:p>
    <w:p w14:paraId="127969F7" w14:textId="77777777" w:rsidR="00DC4027" w:rsidRDefault="00DC4027" w:rsidP="00DC4027">
      <w:pPr>
        <w:jc w:val="center"/>
        <w:rPr>
          <w:sz w:val="20"/>
        </w:rPr>
      </w:pPr>
      <w:r>
        <w:rPr>
          <w:sz w:val="20"/>
        </w:rPr>
        <w:t>Tel. (8 5) 274 5030</w:t>
      </w:r>
    </w:p>
    <w:p w14:paraId="56E2EA97" w14:textId="77777777" w:rsidR="00DC4027" w:rsidRDefault="00DC4027" w:rsidP="00DC4027">
      <w:pPr>
        <w:jc w:val="center"/>
        <w:rPr>
          <w:sz w:val="20"/>
        </w:rPr>
      </w:pPr>
      <w:r>
        <w:rPr>
          <w:sz w:val="20"/>
        </w:rPr>
        <w:t>Faks. (8 5) 270 0112</w:t>
      </w:r>
    </w:p>
    <w:p w14:paraId="5A4E9618" w14:textId="77777777" w:rsidR="00DC4027" w:rsidRDefault="00DC4027" w:rsidP="00DC4027">
      <w:pPr>
        <w:jc w:val="center"/>
        <w:rPr>
          <w:sz w:val="20"/>
        </w:rPr>
      </w:pPr>
      <w:r>
        <w:rPr>
          <w:sz w:val="20"/>
        </w:rPr>
        <w:t>El. paštas: vgtu@vgtu.lt</w:t>
      </w:r>
    </w:p>
    <w:p w14:paraId="13E0FE7F" w14:textId="77777777" w:rsidR="00DC4027" w:rsidRDefault="00DC4027" w:rsidP="00DC4027">
      <w:pPr>
        <w:jc w:val="center"/>
        <w:rPr>
          <w:sz w:val="20"/>
        </w:rPr>
      </w:pPr>
      <w:r>
        <w:rPr>
          <w:sz w:val="20"/>
        </w:rPr>
        <w:t>PVM mokėtojo kodas: LT119502413</w:t>
      </w:r>
    </w:p>
    <w:p w14:paraId="39901791" w14:textId="77777777" w:rsidR="00DC4027" w:rsidRDefault="00DC4027" w:rsidP="00DC4027">
      <w:pPr>
        <w:jc w:val="center"/>
        <w:rPr>
          <w:sz w:val="20"/>
          <w:lang w:val="en-US"/>
        </w:rPr>
      </w:pPr>
      <w:r>
        <w:rPr>
          <w:sz w:val="20"/>
        </w:rPr>
        <w:t>Duomenų apsaugos pareigūno tel. (8 5) 251 2191, el. paštas: dap</w:t>
      </w:r>
      <w:r>
        <w:rPr>
          <w:sz w:val="20"/>
          <w:lang w:val="en-US"/>
        </w:rPr>
        <w:t>@vgtu.lt</w:t>
      </w:r>
    </w:p>
    <w:p w14:paraId="0E245BDC" w14:textId="77777777" w:rsidR="00E53368" w:rsidRDefault="00E53368" w:rsidP="00E53368"/>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w:t>
      </w:r>
      <w:r w:rsidRPr="00243461">
        <w:rPr>
          <w:color w:val="FF0000"/>
          <w:sz w:val="28"/>
          <w:szCs w:val="28"/>
          <w:lang w:val="en-GB" w:eastAsia="en-US"/>
        </w:rPr>
        <w:t>turi būti sudarytas automatiškai</w:t>
      </w:r>
      <w:r w:rsidRPr="002D52F0">
        <w:rPr>
          <w:sz w:val="28"/>
          <w:szCs w:val="28"/>
          <w:lang w:val="en-GB" w:eastAsia="en-US"/>
        </w:rPr>
        <w:t>)</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73D3A9C4" w:rsidR="002D52F0" w:rsidRPr="002D52F0" w:rsidRDefault="00DD7EAF"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DD7EAF"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DD7EAF"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DD7EAF"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DD7EAF"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2E341410" w:rsidR="002D52F0" w:rsidRPr="002D52F0" w:rsidRDefault="00DD7EAF"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w:t>
        </w:r>
        <w:r w:rsidR="00EE20A7">
          <w:rPr>
            <w:rStyle w:val="Hyperlink"/>
            <w:rFonts w:ascii="Times New Roman" w:hAnsi="Times New Roman" w:cs="Times New Roman"/>
            <w:noProof/>
            <w:sz w:val="24"/>
            <w:szCs w:val="24"/>
          </w:rPr>
          <w:t>IK</w:t>
        </w:r>
        <w:r w:rsidR="002D52F0" w:rsidRPr="002D52F0">
          <w:rPr>
            <w:rStyle w:val="Hyperlink"/>
            <w:rFonts w:ascii="Times New Roman" w:hAnsi="Times New Roman" w:cs="Times New Roman"/>
            <w:noProof/>
            <w:sz w:val="24"/>
            <w:szCs w:val="24"/>
          </w:rPr>
          <w:t>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DD7EAF"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DD7EAF"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DD7EAF"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DD7EAF"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DD7EAF"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1EF269E1" w14:textId="39A21DEA" w:rsidR="00EE20A7" w:rsidRPr="003960F3" w:rsidRDefault="00EE20A7" w:rsidP="002D52F0">
      <w:pPr>
        <w:pStyle w:val="TOC1"/>
        <w:tabs>
          <w:tab w:val="right" w:leader="dot" w:pos="9061"/>
        </w:tabs>
        <w:spacing w:line="360" w:lineRule="auto"/>
        <w:jc w:val="both"/>
        <w:rPr>
          <w:rStyle w:val="Hyperlink"/>
          <w:rFonts w:ascii="Times New Roman" w:hAnsi="Times New Roman" w:cs="Times New Roman"/>
          <w:noProof/>
          <w:color w:val="auto"/>
          <w:sz w:val="24"/>
          <w:szCs w:val="24"/>
          <w:lang w:val="en-US"/>
        </w:rPr>
      </w:pPr>
      <w:r w:rsidRPr="003960F3">
        <w:rPr>
          <w:rStyle w:val="Hyperlink"/>
          <w:rFonts w:ascii="Times New Roman" w:hAnsi="Times New Roman" w:cs="Times New Roman"/>
          <w:noProof/>
          <w:color w:val="auto"/>
          <w:sz w:val="24"/>
          <w:szCs w:val="24"/>
        </w:rPr>
        <w:t>IŠVADOS IR SIŪLYMAI</w:t>
      </w:r>
      <w:r w:rsidR="0039646B" w:rsidRPr="003960F3">
        <w:rPr>
          <w:rStyle w:val="Hyperlink"/>
          <w:rFonts w:ascii="Times New Roman" w:hAnsi="Times New Roman" w:cs="Times New Roman"/>
          <w:noProof/>
          <w:color w:val="auto"/>
          <w:sz w:val="24"/>
          <w:szCs w:val="24"/>
        </w:rPr>
        <w:t>.......................................................................................................</w:t>
      </w:r>
      <w:r w:rsidR="0039646B" w:rsidRPr="003960F3">
        <w:rPr>
          <w:rStyle w:val="Hyperlink"/>
          <w:rFonts w:ascii="Times New Roman" w:hAnsi="Times New Roman" w:cs="Times New Roman"/>
          <w:noProof/>
          <w:color w:val="auto"/>
          <w:sz w:val="24"/>
          <w:szCs w:val="24"/>
          <w:lang w:val="en-US"/>
        </w:rPr>
        <w:t>16</w:t>
      </w:r>
    </w:p>
    <w:p w14:paraId="550591E7" w14:textId="585D89FC" w:rsidR="002D52F0" w:rsidRPr="002D52F0" w:rsidRDefault="00DD7EAF"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7AA7EB96" w14:textId="4B7CC1AD"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sidRPr="00243461">
        <w:rPr>
          <w:bCs/>
          <w:color w:val="FF0000"/>
          <w:sz w:val="28"/>
          <w:szCs w:val="28"/>
          <w:lang w:val="en-GB" w:eastAsia="en-US"/>
        </w:rPr>
        <w:t>turi būti sudarytas automatiškai</w:t>
      </w:r>
      <w:r w:rsidR="00C160F9" w:rsidRPr="00243461">
        <w:rPr>
          <w:bCs/>
          <w:color w:val="000000" w:themeColor="text1"/>
          <w:sz w:val="28"/>
          <w:szCs w:val="28"/>
          <w:lang w:val="en-GB" w:eastAsia="en-US"/>
        </w:rPr>
        <w:t>)</w:t>
      </w:r>
      <w:bookmarkEnd w:id="3"/>
      <w:bookmarkEnd w:id="4"/>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sąrašas pateikiamas jei rašto darbe yra daugiau nei viena lentelė</w:t>
      </w:r>
      <w:r w:rsidR="00EE20A7">
        <w:rPr>
          <w:bCs/>
          <w:sz w:val="28"/>
          <w:szCs w:val="28"/>
          <w:lang w:val="en-GB" w:eastAsia="en-US"/>
        </w:rPr>
        <w:t>)</w:t>
      </w:r>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DD7EAF"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436C029" w14:textId="79E8267B" w:rsidR="00EE20A7" w:rsidRPr="00C160F9" w:rsidRDefault="000A48EB" w:rsidP="00EE20A7">
      <w:pPr>
        <w:keepNext/>
        <w:keepLines/>
        <w:spacing w:before="100" w:beforeAutospacing="1" w:after="100" w:afterAutospacing="1" w:line="276"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sidRPr="00243461">
        <w:rPr>
          <w:bCs/>
          <w:color w:val="FF0000"/>
          <w:sz w:val="28"/>
          <w:szCs w:val="28"/>
          <w:lang w:val="en-GB" w:eastAsia="en-US"/>
        </w:rPr>
        <w:t>turi būti sudarytas automatiškai</w:t>
      </w:r>
      <w:r w:rsidR="009840BE" w:rsidRPr="00243461">
        <w:rPr>
          <w:bCs/>
          <w:color w:val="000000" w:themeColor="text1"/>
          <w:sz w:val="28"/>
          <w:szCs w:val="28"/>
          <w:lang w:val="en-GB" w:eastAsia="en-US"/>
        </w:rPr>
        <w:t>)</w:t>
      </w:r>
      <w:bookmarkEnd w:id="5"/>
      <w:bookmarkEnd w:id="6"/>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aveikslas</w:t>
      </w:r>
      <w:r w:rsidR="00EE20A7">
        <w:rPr>
          <w:bCs/>
          <w:sz w:val="28"/>
          <w:szCs w:val="28"/>
          <w:lang w:val="en-GB" w:eastAsia="en-US"/>
        </w:rPr>
        <w:t>)</w:t>
      </w:r>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DD7EAF"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5A1932B2"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sidRPr="00243461">
        <w:rPr>
          <w:bCs/>
          <w:color w:val="FF0000"/>
          <w:sz w:val="28"/>
          <w:szCs w:val="28"/>
          <w:lang w:val="en-GB" w:eastAsia="en-US"/>
        </w:rPr>
        <w:t>turi būti sudarytas automatiškai</w:t>
      </w:r>
      <w:r w:rsidRPr="00C160F9">
        <w:rPr>
          <w:bCs/>
          <w:sz w:val="28"/>
          <w:szCs w:val="28"/>
          <w:lang w:val="en-GB" w:eastAsia="en-US"/>
        </w:rPr>
        <w:t>)</w:t>
      </w:r>
      <w:r w:rsidR="00EE20A7" w:rsidRPr="00EE20A7">
        <w:rPr>
          <w:bCs/>
          <w:sz w:val="28"/>
          <w:szCs w:val="28"/>
          <w:lang w:val="en-GB" w:eastAsia="en-US"/>
        </w:rPr>
        <w:t xml:space="preserve"> </w:t>
      </w:r>
      <w:r w:rsidR="00EE20A7">
        <w:rPr>
          <w:bCs/>
          <w:sz w:val="28"/>
          <w:szCs w:val="28"/>
          <w:lang w:val="en-GB" w:eastAsia="en-US"/>
        </w:rPr>
        <w:t>(</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riedas</w:t>
      </w:r>
      <w:r w:rsidR="00EE20A7">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DD7EAF"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1A33D00A" w:rsidR="00F06474" w:rsidRPr="00A81A68" w:rsidRDefault="00B36B8D" w:rsidP="00E15A7D">
      <w:pPr>
        <w:spacing w:line="360" w:lineRule="auto"/>
        <w:ind w:firstLine="426"/>
        <w:jc w:val="both"/>
        <w:rPr>
          <w:lang w:val="en-GB"/>
        </w:rPr>
      </w:pPr>
      <w:r>
        <w:rPr>
          <w:b/>
          <w:lang w:val="en-GB"/>
        </w:rPr>
        <w:t>Tyrimo metodai</w:t>
      </w:r>
      <w:r w:rsidR="00EE20A7">
        <w:rPr>
          <w:b/>
          <w:lang w:val="en-GB"/>
        </w:rPr>
        <w:t>:</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4634399A" w:rsidR="00895830" w:rsidRPr="00381A67" w:rsidRDefault="001C73F1" w:rsidP="00381A67">
      <w:pPr>
        <w:pStyle w:val="Heading1"/>
      </w:pPr>
      <w:bookmarkStart w:id="8" w:name="_Toc19451116"/>
      <w:r>
        <w:lastRenderedPageBreak/>
        <w:t>LITERATŪROS ANALIZĖ</w:t>
      </w:r>
      <w:bookmarkEnd w:id="8"/>
      <w:r w:rsidR="00243461">
        <w:t xml:space="preserve"> </w:t>
      </w:r>
      <w:r w:rsidR="00243461" w:rsidRPr="00561ED3">
        <w:rPr>
          <w:color w:val="FF0000"/>
        </w:rPr>
        <w:t>(pavadinimas)</w:t>
      </w:r>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78F2D467" w:rsidR="0023485A" w:rsidRPr="00243461" w:rsidRDefault="00B36B8D" w:rsidP="001C038E">
      <w:pPr>
        <w:tabs>
          <w:tab w:val="right" w:pos="7200"/>
        </w:tabs>
        <w:spacing w:line="360" w:lineRule="auto"/>
        <w:ind w:firstLine="720"/>
        <w:jc w:val="both"/>
        <w:rPr>
          <w:rFonts w:eastAsia="SimSun"/>
          <w:color w:val="FF0000"/>
          <w:lang w:val="en-US" w:eastAsia="en-US"/>
        </w:rPr>
      </w:pPr>
      <w:r w:rsidRPr="00243461">
        <w:rPr>
          <w:rFonts w:eastAsia="SimSun"/>
          <w:color w:val="FF0000"/>
          <w:lang w:val="en-US" w:eastAsia="en-US"/>
        </w:rPr>
        <w:t>Citavimui naudojamas APA stilius</w:t>
      </w:r>
      <w:r w:rsidR="0022024D" w:rsidRPr="00243461">
        <w:rPr>
          <w:rFonts w:eastAsia="SimSun"/>
          <w:color w:val="FF0000"/>
          <w:lang w:val="en-US" w:eastAsia="en-US"/>
        </w:rPr>
        <w:t xml:space="preserve"> (7-as leid.)</w:t>
      </w:r>
      <w:r w:rsidRPr="00243461">
        <w:rPr>
          <w:rFonts w:eastAsia="SimSun"/>
          <w:color w:val="FF0000"/>
          <w:lang w:val="en-US" w:eastAsia="en-US"/>
        </w:rPr>
        <w:t>. Literatūros sąrašas turi būti sudaryta</w:t>
      </w:r>
      <w:r w:rsidR="00243461">
        <w:rPr>
          <w:rFonts w:eastAsia="SimSun"/>
          <w:color w:val="FF0000"/>
          <w:lang w:val="en-US" w:eastAsia="en-US"/>
        </w:rPr>
        <w:t>s</w:t>
      </w:r>
      <w:r w:rsidRPr="00243461">
        <w:rPr>
          <w:rFonts w:eastAsia="SimSun"/>
          <w:color w:val="FF0000"/>
          <w:lang w:val="en-US" w:eastAsia="en-US"/>
        </w:rPr>
        <w:t xml:space="preserve"> automatiškai naudojant Mendeley programą </w:t>
      </w:r>
      <w:r w:rsidR="0023485A" w:rsidRPr="00243461">
        <w:rPr>
          <w:rFonts w:eastAsia="SimSun"/>
          <w:color w:val="FF0000"/>
          <w:lang w:val="en-US" w:eastAsia="en-US"/>
        </w:rPr>
        <w:t>(</w:t>
      </w:r>
      <w:hyperlink r:id="rId9" w:history="1">
        <w:r w:rsidR="0023485A" w:rsidRPr="00243461">
          <w:rPr>
            <w:rStyle w:val="Hyperlink"/>
            <w:rFonts w:eastAsia="SimSun"/>
            <w:color w:val="FF0000"/>
            <w:lang w:val="en-US" w:eastAsia="en-US"/>
          </w:rPr>
          <w:t>https://www.mendeley.com/</w:t>
        </w:r>
      </w:hyperlink>
      <w:r w:rsidR="0023485A" w:rsidRPr="00243461">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497B4124" w:rsidR="003156FC" w:rsidRPr="0023485A" w:rsidRDefault="00D953D0" w:rsidP="0023485A">
      <w:pPr>
        <w:pStyle w:val="Heading1"/>
      </w:pPr>
      <w:r w:rsidRPr="00A81A68">
        <w:br w:type="page"/>
      </w:r>
      <w:bookmarkStart w:id="15" w:name="_Toc62747828"/>
      <w:r w:rsidR="00104CE9">
        <w:lastRenderedPageBreak/>
        <w:t>METODOLOGIJA</w:t>
      </w:r>
      <w:bookmarkEnd w:id="15"/>
      <w:r w:rsidR="00104CE9">
        <w:t xml:space="preserve"> </w:t>
      </w:r>
      <w:r w:rsidR="00104CE9" w:rsidRPr="00561ED3">
        <w:rPr>
          <w:color w:val="FF0000"/>
        </w:rPr>
        <w:t>(pavadinimas)</w:t>
      </w:r>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DD7EAF"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50BD369" w:rsidR="00DB44F3" w:rsidRPr="001C73F1" w:rsidRDefault="00423455" w:rsidP="00243461">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r w:rsidR="00243461" w:rsidRPr="00561ED3">
        <w:rPr>
          <w:b w:val="0"/>
          <w:color w:val="FF0000"/>
        </w:rPr>
        <w:t>po</w:t>
      </w:r>
      <w:r w:rsidR="00243461">
        <w:t xml:space="preserve"> </w:t>
      </w:r>
      <w:r w:rsidR="00243461" w:rsidRPr="00561ED3">
        <w:rPr>
          <w:b w:val="0"/>
          <w:color w:val="FF0000"/>
        </w:rPr>
        <w:t>kiekvien</w:t>
      </w:r>
      <w:r w:rsidR="00243461">
        <w:rPr>
          <w:b w:val="0"/>
          <w:color w:val="FF0000"/>
        </w:rPr>
        <w:t>a</w:t>
      </w:r>
      <w:r w:rsidR="00243461" w:rsidRPr="00561ED3">
        <w:rPr>
          <w:b w:val="0"/>
          <w:color w:val="FF0000"/>
        </w:rPr>
        <w:t xml:space="preserve"> lentel</w:t>
      </w:r>
      <w:r w:rsidR="00243461">
        <w:rPr>
          <w:b w:val="0"/>
          <w:color w:val="FF0000"/>
        </w:rPr>
        <w:t>e</w:t>
      </w:r>
      <w:r w:rsidR="00243461" w:rsidRPr="00561ED3">
        <w:rPr>
          <w:b w:val="0"/>
          <w:color w:val="FF0000"/>
        </w:rPr>
        <w:t xml:space="preserve"> ar paveiksl</w:t>
      </w:r>
      <w:r w:rsidR="00243461">
        <w:rPr>
          <w:b w:val="0"/>
          <w:color w:val="FF0000"/>
        </w:rPr>
        <w:t>u</w:t>
      </w:r>
      <w:r w:rsidR="00243461" w:rsidRPr="00561ED3">
        <w:rPr>
          <w:b w:val="0"/>
          <w:color w:val="FF0000"/>
        </w:rPr>
        <w:t xml:space="preserve"> </w:t>
      </w:r>
      <w:r w:rsidR="00243461">
        <w:rPr>
          <w:b w:val="0"/>
          <w:color w:val="FF0000"/>
        </w:rPr>
        <w:t>būtina</w:t>
      </w:r>
      <w:r w:rsidR="00243461" w:rsidRPr="00561ED3">
        <w:rPr>
          <w:b w:val="0"/>
          <w:color w:val="FF0000"/>
        </w:rPr>
        <w:t xml:space="preserve"> nurodyti pavadinimą, </w:t>
      </w:r>
      <w:r w:rsidR="00243461">
        <w:rPr>
          <w:b w:val="0"/>
          <w:color w:val="FF0000"/>
        </w:rPr>
        <w:t>periodą/metus</w:t>
      </w:r>
      <w:r w:rsidR="00243461" w:rsidRPr="00561ED3">
        <w:rPr>
          <w:b w:val="0"/>
          <w:color w:val="FF0000"/>
        </w:rPr>
        <w:t>, vietą, mato vienetus (kas, kur, kada, kaip matuojama)</w:t>
      </w:r>
      <w:r w:rsidR="00243461">
        <w:rPr>
          <w:b w:val="0"/>
          <w:color w:val="FF0000"/>
        </w:rPr>
        <w:t>; tekstas paveiksle/lentelėje turi būti tik 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A81A68" w:rsidRPr="00A81A68">
        <w:rPr>
          <w:lang w:val="en-GB"/>
        </w:rPr>
        <w:lastRenderedPageBreak/>
        <w:t xml:space="preserve">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636E3521" w:rsidR="00FD7FD5" w:rsidRPr="0023485A" w:rsidRDefault="00922916" w:rsidP="0023485A">
      <w:pPr>
        <w:pStyle w:val="Heading1"/>
      </w:pPr>
      <w:r w:rsidRPr="00A81A68">
        <w:br w:type="page"/>
      </w:r>
      <w:bookmarkStart w:id="19" w:name="_Toc19451124"/>
      <w:r w:rsidR="001C73F1">
        <w:lastRenderedPageBreak/>
        <w:t>EMPIRINIS TYRIMAS</w:t>
      </w:r>
      <w:bookmarkEnd w:id="19"/>
      <w:r w:rsidR="00243461">
        <w:t xml:space="preserve"> </w:t>
      </w:r>
      <w:r w:rsidR="00243461" w:rsidRPr="00561ED3">
        <w:rPr>
          <w:color w:val="FF0000"/>
        </w:rPr>
        <w:t>(pavadinimas)</w:t>
      </w:r>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2E3071E2" w:rsidR="006F78A1" w:rsidRPr="00243461" w:rsidRDefault="001C73F1" w:rsidP="00243461">
      <w:pPr>
        <w:spacing w:line="360" w:lineRule="auto"/>
        <w:rPr>
          <w:color w:val="FF0000"/>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243461">
        <w:rPr>
          <w:color w:val="FF0000"/>
          <w:lang w:val="en-GB"/>
        </w:rPr>
        <w:t>i</w:t>
      </w:r>
      <w:r w:rsidR="00243461" w:rsidRPr="00017BE1">
        <w:rPr>
          <w:color w:val="FF0000"/>
          <w:lang w:val="en-GB"/>
        </w:rPr>
        <w:t>švados – tai atsakymai į iškeltus uždavinius</w:t>
      </w:r>
      <w:r w:rsidR="00243461">
        <w:rPr>
          <w:color w:val="FF0000"/>
          <w:lang w:val="en-GB"/>
        </w:rPr>
        <w:t>, išvadų negali būti mažiau, nei uždavinių</w:t>
      </w:r>
      <w:r w:rsidR="009840BE" w:rsidRPr="009840BE">
        <w:rPr>
          <w:sz w:val="28"/>
          <w:lang w:val="en-GB"/>
        </w:rPr>
        <w:t>)</w:t>
      </w:r>
      <w:r w:rsidR="00EE20A7">
        <w:rPr>
          <w:sz w:val="28"/>
          <w:lang w:val="en-GB"/>
        </w:rPr>
        <w:t xml:space="preserve"> </w:t>
      </w:r>
      <w:r w:rsidR="00EE20A7" w:rsidRPr="00EE20A7">
        <w:rPr>
          <w:b/>
          <w:sz w:val="28"/>
          <w:lang w:val="en-GB"/>
        </w:rPr>
        <w:t>IR SIŪLYMAI</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43461">
        <w:rPr>
          <w:b w:val="0"/>
          <w:color w:val="FF0000"/>
        </w:rPr>
        <w:t>turi būti sudarytas naudojant</w:t>
      </w:r>
      <w:r w:rsidR="009840BE" w:rsidRPr="00243461">
        <w:rPr>
          <w:b w:val="0"/>
          <w:color w:val="FF0000"/>
        </w:rPr>
        <w:t xml:space="preserve"> Mendeley</w:t>
      </w:r>
      <w:r w:rsidR="00F72BF7" w:rsidRPr="00243461">
        <w:rPr>
          <w:b w:val="0"/>
          <w:color w:val="FF0000"/>
        </w:rPr>
        <w:t xml:space="preserve"> ar kit</w:t>
      </w:r>
      <w:r w:rsidR="00F72BF7" w:rsidRPr="00243461">
        <w:rPr>
          <w:b w:val="0"/>
          <w:color w:val="FF000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C9C27E" w14:textId="77777777" w:rsidR="00DD7EAF" w:rsidRDefault="00DD7EAF">
      <w:r>
        <w:separator/>
      </w:r>
    </w:p>
  </w:endnote>
  <w:endnote w:type="continuationSeparator" w:id="0">
    <w:p w14:paraId="3A18B6CA" w14:textId="77777777" w:rsidR="00DD7EAF" w:rsidRDefault="00DD7E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AFF" w:usb1="C0007843"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60DC06DB" w:rsidR="00B36B8D" w:rsidRDefault="00B36B8D">
        <w:pPr>
          <w:pStyle w:val="Footer"/>
          <w:jc w:val="right"/>
        </w:pPr>
        <w:r>
          <w:fldChar w:fldCharType="begin"/>
        </w:r>
        <w:r>
          <w:instrText xml:space="preserve"> PAGE   \* MERGEFORMAT </w:instrText>
        </w:r>
        <w:r>
          <w:fldChar w:fldCharType="separate"/>
        </w:r>
        <w:r w:rsidR="009F5E1A">
          <w:rPr>
            <w:noProof/>
          </w:rPr>
          <w:t>6</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1EBC95" w14:textId="77777777" w:rsidR="00DD7EAF" w:rsidRDefault="00DD7EAF">
      <w:r>
        <w:separator/>
      </w:r>
    </w:p>
  </w:footnote>
  <w:footnote w:type="continuationSeparator" w:id="0">
    <w:p w14:paraId="67A5D8F8" w14:textId="77777777" w:rsidR="00DD7EAF" w:rsidRDefault="00DD7E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4609"/>
    <w:multiLevelType w:val="hybridMultilevel"/>
    <w:tmpl w:val="DC040EF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2"/>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1"/>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NKgFAH8ydCUt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0547"/>
    <w:rsid w:val="000618DB"/>
    <w:rsid w:val="0006430F"/>
    <w:rsid w:val="00070832"/>
    <w:rsid w:val="00074C81"/>
    <w:rsid w:val="0007657F"/>
    <w:rsid w:val="000770FA"/>
    <w:rsid w:val="00082A0A"/>
    <w:rsid w:val="00086488"/>
    <w:rsid w:val="00087CAE"/>
    <w:rsid w:val="0009198D"/>
    <w:rsid w:val="00092927"/>
    <w:rsid w:val="00093CE8"/>
    <w:rsid w:val="00093D99"/>
    <w:rsid w:val="00095357"/>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36F0"/>
    <w:rsid w:val="00104CE9"/>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269"/>
    <w:rsid w:val="00240AB7"/>
    <w:rsid w:val="00240B28"/>
    <w:rsid w:val="00240CAF"/>
    <w:rsid w:val="00240DA6"/>
    <w:rsid w:val="00243461"/>
    <w:rsid w:val="002514EA"/>
    <w:rsid w:val="00253415"/>
    <w:rsid w:val="002546A0"/>
    <w:rsid w:val="00256C49"/>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981"/>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4B3F"/>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0ED6"/>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0F3"/>
    <w:rsid w:val="0039646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347"/>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2A9A"/>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1B53"/>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27F0"/>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77A5C"/>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1D83"/>
    <w:rsid w:val="009C29A7"/>
    <w:rsid w:val="009D0C2D"/>
    <w:rsid w:val="009D1E7E"/>
    <w:rsid w:val="009D48AC"/>
    <w:rsid w:val="009D62DE"/>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9F5E1A"/>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C91"/>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3A78"/>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1059"/>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027"/>
    <w:rsid w:val="00DC4D2A"/>
    <w:rsid w:val="00DC55D4"/>
    <w:rsid w:val="00DD0B12"/>
    <w:rsid w:val="00DD181A"/>
    <w:rsid w:val="00DD4959"/>
    <w:rsid w:val="00DD4C31"/>
    <w:rsid w:val="00DD7743"/>
    <w:rsid w:val="00DD7EAF"/>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3368"/>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20A7"/>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16BC"/>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B0AF56F"/>
  <w15:docId w15:val="{23BA5536-E9BF-432C-8D6E-D4FFE9389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uiPriority w:val="99"/>
    <w:semiHidden/>
    <w:unhideWhenUsed/>
    <w:rsid w:val="00E53368"/>
    <w:pPr>
      <w:spacing w:after="120" w:line="480" w:lineRule="auto"/>
    </w:pPr>
  </w:style>
  <w:style w:type="character" w:customStyle="1" w:styleId="BodyText2Char">
    <w:name w:val="Body Text 2 Char"/>
    <w:basedOn w:val="DefaultParagraphFont"/>
    <w:link w:val="BodyText2"/>
    <w:uiPriority w:val="99"/>
    <w:semiHidden/>
    <w:rsid w:val="00E53368"/>
    <w:rPr>
      <w:sz w:val="24"/>
      <w:szCs w:val="24"/>
      <w:lang w:val="lt-LT" w:eastAsia="lt-LT"/>
    </w:rPr>
  </w:style>
  <w:style w:type="paragraph" w:styleId="Title">
    <w:name w:val="Title"/>
    <w:basedOn w:val="Normal"/>
    <w:link w:val="TitleChar"/>
    <w:qFormat/>
    <w:rsid w:val="00E53368"/>
    <w:pPr>
      <w:jc w:val="center"/>
    </w:pPr>
    <w:rPr>
      <w:b/>
      <w:bCs/>
      <w:sz w:val="20"/>
      <w:szCs w:val="20"/>
      <w:lang w:eastAsia="en-US"/>
    </w:rPr>
  </w:style>
  <w:style w:type="character" w:customStyle="1" w:styleId="TitleChar">
    <w:name w:val="Title Char"/>
    <w:basedOn w:val="DefaultParagraphFont"/>
    <w:link w:val="Title"/>
    <w:rsid w:val="00E53368"/>
    <w:rPr>
      <w:b/>
      <w:bCs/>
      <w:lang w:val="lt-LT"/>
    </w:rPr>
  </w:style>
  <w:style w:type="paragraph" w:styleId="EndnoteText">
    <w:name w:val="endnote text"/>
    <w:basedOn w:val="Normal"/>
    <w:link w:val="EndnoteTextChar"/>
    <w:semiHidden/>
    <w:rsid w:val="00E53368"/>
    <w:rPr>
      <w:sz w:val="20"/>
      <w:szCs w:val="20"/>
      <w:lang w:eastAsia="en-US"/>
    </w:rPr>
  </w:style>
  <w:style w:type="character" w:customStyle="1" w:styleId="EndnoteTextChar">
    <w:name w:val="Endnote Text Char"/>
    <w:basedOn w:val="DefaultParagraphFont"/>
    <w:link w:val="EndnoteText"/>
    <w:semiHidden/>
    <w:rsid w:val="00E53368"/>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85595392"/>
        <c:axId val="185596928"/>
      </c:barChart>
      <c:catAx>
        <c:axId val="185595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596928"/>
        <c:crosses val="autoZero"/>
        <c:auto val="1"/>
        <c:lblAlgn val="ctr"/>
        <c:lblOffset val="100"/>
        <c:noMultiLvlLbl val="0"/>
      </c:catAx>
      <c:valAx>
        <c:axId val="185596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595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207516416"/>
        <c:axId val="207517952"/>
      </c:lineChart>
      <c:catAx>
        <c:axId val="207516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07517952"/>
        <c:crosses val="autoZero"/>
        <c:auto val="1"/>
        <c:lblAlgn val="ctr"/>
        <c:lblOffset val="100"/>
        <c:noMultiLvlLbl val="0"/>
      </c:catAx>
      <c:valAx>
        <c:axId val="20751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07516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FD8E89FE-8ACE-4640-BB45-20D5E98DD762}" type="presOf" srcId="{68FC65BD-00F6-41FF-AA46-F0C210836DF7}" destId="{2CE26433-0036-4748-99AC-1C7934055E2E}"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D228FC5C-0FBB-4497-9EEE-D250E4E0D7D6}" srcId="{7ED6072F-A392-4446-9633-5FE02A5E1C26}" destId="{C14D6B34-4B95-482B-9B35-114D524C0238}" srcOrd="2" destOrd="0" parTransId="{54D847E3-A1AF-47A8-833A-274DB8D598ED}" sibTransId="{FBE6E33C-DD72-44A3-B616-6EFA8394521F}"/>
    <dgm:cxn modelId="{A2DD9397-AFB7-41BA-8150-FDFA697DECBE}" type="presOf" srcId="{D90A243D-D7A3-4AC5-A76B-499A0B10FB12}" destId="{0885673F-BB17-4543-BC0B-63487B4853BF}" srcOrd="0" destOrd="0" presId="urn:microsoft.com/office/officeart/2005/8/layout/cycle3"/>
    <dgm:cxn modelId="{CC1C8DFC-36CC-4FF7-8DE5-518D4A0BEFBD}" type="presOf" srcId="{B79E5BE1-7E65-482F-9787-AE23A544AE93}" destId="{57AD04E5-09F6-43C0-9EDA-82E16B8655F8}"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AFADD0F5-6A6A-4438-8A2C-C3F262B52467}" srcId="{7ED6072F-A392-4446-9633-5FE02A5E1C26}" destId="{20B103E1-6FFF-419B-9FB6-FEDC489534E4}" srcOrd="4" destOrd="0" parTransId="{65735BA0-15B1-495C-8B26-3B50339E6DEC}" sibTransId="{395E00FB-4BAC-4517-ADC4-44880A7DF6D7}"/>
    <dgm:cxn modelId="{274F9B41-574E-4097-B372-BC24043D5E5C}" type="presOf" srcId="{20B103E1-6FFF-419B-9FB6-FEDC489534E4}" destId="{ACE4F81E-1625-41C8-A03F-F2CC85EA66E5}" srcOrd="0" destOrd="0" presId="urn:microsoft.com/office/officeart/2005/8/layout/cycle3"/>
    <dgm:cxn modelId="{F6384B4C-CF75-4298-B6FA-A114625C58C4}" type="presOf" srcId="{71DC516F-03E8-405A-A9F7-BE5FBDCB0749}" destId="{DD6E1B6C-2849-4E8F-AE35-369AFB477BF6}"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7C3A9F8A-5F2E-4BC2-B7B2-FFD75BB73480}" type="presOf" srcId="{C14D6B34-4B95-482B-9B35-114D524C0238}" destId="{3C9862ED-8B1C-4CF5-87B1-4506977151C5}" srcOrd="0" destOrd="0" presId="urn:microsoft.com/office/officeart/2005/8/layout/cycle3"/>
    <dgm:cxn modelId="{9216A484-2D41-4CBE-B8E6-74E050FA6D37}" type="presOf" srcId="{7ED6072F-A392-4446-9633-5FE02A5E1C26}" destId="{0DD97EFC-58CB-4B0F-8C2B-91AC9584F804}" srcOrd="0" destOrd="0" presId="urn:microsoft.com/office/officeart/2005/8/layout/cycle3"/>
    <dgm:cxn modelId="{32417A4D-2E5F-4C71-87F6-3F1A8ACCF6B2}" type="presParOf" srcId="{0DD97EFC-58CB-4B0F-8C2B-91AC9584F804}" destId="{6BF7E8A7-178A-4B93-83CE-6BABDB7D7772}" srcOrd="0" destOrd="0" presId="urn:microsoft.com/office/officeart/2005/8/layout/cycle3"/>
    <dgm:cxn modelId="{301AD841-1E67-42FA-8E43-E636AB1840C6}" type="presParOf" srcId="{6BF7E8A7-178A-4B93-83CE-6BABDB7D7772}" destId="{57AD04E5-09F6-43C0-9EDA-82E16B8655F8}" srcOrd="0" destOrd="0" presId="urn:microsoft.com/office/officeart/2005/8/layout/cycle3"/>
    <dgm:cxn modelId="{B1952B29-BA25-4016-99ED-A47BB62FB60B}" type="presParOf" srcId="{6BF7E8A7-178A-4B93-83CE-6BABDB7D7772}" destId="{2CE26433-0036-4748-99AC-1C7934055E2E}" srcOrd="1" destOrd="0" presId="urn:microsoft.com/office/officeart/2005/8/layout/cycle3"/>
    <dgm:cxn modelId="{46B1B947-27AE-4764-8528-1E9247D3069F}" type="presParOf" srcId="{6BF7E8A7-178A-4B93-83CE-6BABDB7D7772}" destId="{0885673F-BB17-4543-BC0B-63487B4853BF}" srcOrd="2" destOrd="0" presId="urn:microsoft.com/office/officeart/2005/8/layout/cycle3"/>
    <dgm:cxn modelId="{AFE34F32-545A-452C-ABB4-EA2FEC1ED3BB}" type="presParOf" srcId="{6BF7E8A7-178A-4B93-83CE-6BABDB7D7772}" destId="{3C9862ED-8B1C-4CF5-87B1-4506977151C5}" srcOrd="3" destOrd="0" presId="urn:microsoft.com/office/officeart/2005/8/layout/cycle3"/>
    <dgm:cxn modelId="{F2525951-CF5F-49CF-A5DC-DADD7CCBFFCC}" type="presParOf" srcId="{6BF7E8A7-178A-4B93-83CE-6BABDB7D7772}" destId="{DD6E1B6C-2849-4E8F-AE35-369AFB477BF6}" srcOrd="4" destOrd="0" presId="urn:microsoft.com/office/officeart/2005/8/layout/cycle3"/>
    <dgm:cxn modelId="{84A61B4E-8E98-42E9-BA69-89C6D4F6B7BA}"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589AFD-95CF-45C8-819A-E972C4DEB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4336</Words>
  <Characters>13872</Characters>
  <Application>Microsoft Office Word</Application>
  <DocSecurity>0</DocSecurity>
  <Lines>115</Lines>
  <Paragraphs>76</Paragraphs>
  <ScaleCrop>false</ScaleCrop>
  <HeadingPairs>
    <vt:vector size="6" baseType="variant">
      <vt:variant>
        <vt:lpstr>Title</vt:lpstr>
      </vt:variant>
      <vt:variant>
        <vt:i4>1</vt:i4>
      </vt:variant>
      <vt:variant>
        <vt:lpstr>Pavadinimas</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8132</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ristina Audickaitė</cp:lastModifiedBy>
  <cp:revision>2</cp:revision>
  <dcterms:created xsi:type="dcterms:W3CDTF">2021-11-25T15:43:00Z</dcterms:created>
  <dcterms:modified xsi:type="dcterms:W3CDTF">2021-11-2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